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46433C3" w14:textId="33AE4EB1" w:rsidR="00225E23" w:rsidRPr="008330EA" w:rsidRDefault="00225E23" w:rsidP="00FD2A53">
      <w:pPr>
        <w:spacing w:line="360" w:lineRule="auto"/>
        <w:rPr>
          <w:rFonts w:ascii="Times New Roman" w:hAnsi="Times New Roman" w:cs="Times New Roman"/>
        </w:rPr>
      </w:pPr>
    </w:p>
    <w:p w14:paraId="5ABA2028" w14:textId="77777777" w:rsidR="00674159" w:rsidRPr="00674159" w:rsidRDefault="00674159" w:rsidP="00674159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74159">
        <w:rPr>
          <w:rFonts w:ascii="Times New Roman" w:hAnsi="Times New Roman" w:cs="Times New Roman"/>
          <w:b/>
          <w:bCs/>
          <w:sz w:val="28"/>
          <w:szCs w:val="28"/>
        </w:rPr>
        <w:t>Identification of the differential transport pathways of saturated and unsaturated fatty acid esters in hepatocytes</w:t>
      </w:r>
    </w:p>
    <w:p w14:paraId="761D1003" w14:textId="32F18943" w:rsidR="004561EF" w:rsidRPr="00EF4BE6" w:rsidRDefault="00EF4BE6" w:rsidP="00FD2A53">
      <w:pPr>
        <w:spacing w:line="360" w:lineRule="auto"/>
        <w:rPr>
          <w:rFonts w:ascii="Times New Roman" w:hAnsi="Times New Roman" w:cs="Times New Roman"/>
          <w:sz w:val="22"/>
        </w:rPr>
      </w:pPr>
      <w:r w:rsidRPr="00EF4BE6">
        <w:rPr>
          <w:rFonts w:ascii="Times New Roman" w:hAnsi="Times New Roman" w:cs="Times New Roman"/>
          <w:sz w:val="22"/>
        </w:rPr>
        <w:t>Fengwu Chen1,2,#, Aizhen Yang1#, Yue Lu1#, Yuxin Zhang1,3, Jianan Bu1, Runlin Guo1, Yue Han4, Depei Wu4,*, Yi Wu1,4,*</w:t>
      </w:r>
    </w:p>
    <w:p w14:paraId="628443B5" w14:textId="07266CFF" w:rsidR="00ED1EE5" w:rsidRDefault="00ED1EE5" w:rsidP="00FD2A53">
      <w:pPr>
        <w:spacing w:line="360" w:lineRule="auto"/>
        <w:rPr>
          <w:rFonts w:ascii="Times New Roman" w:hAnsi="Times New Roman" w:cs="Times New Roman"/>
          <w:sz w:val="22"/>
        </w:rPr>
      </w:pPr>
    </w:p>
    <w:p w14:paraId="683017E0" w14:textId="1810D0C8" w:rsidR="00ED1EE5" w:rsidRDefault="00ED1EE5" w:rsidP="00FD2A53">
      <w:pPr>
        <w:spacing w:line="360" w:lineRule="auto"/>
        <w:rPr>
          <w:rFonts w:ascii="Times New Roman" w:hAnsi="Times New Roman" w:cs="Times New Roman"/>
          <w:sz w:val="22"/>
        </w:rPr>
      </w:pPr>
    </w:p>
    <w:p w14:paraId="58264B6B" w14:textId="77777777" w:rsidR="00ED1EE5" w:rsidRPr="004561EF" w:rsidRDefault="00ED1EE5" w:rsidP="00FD2A53">
      <w:pPr>
        <w:spacing w:line="360" w:lineRule="auto"/>
        <w:rPr>
          <w:rFonts w:ascii="Times New Roman" w:hAnsi="Times New Roman" w:cs="Times New Roman"/>
          <w:sz w:val="22"/>
        </w:rPr>
      </w:pPr>
    </w:p>
    <w:p w14:paraId="5609BEBC" w14:textId="77777777" w:rsidR="004561EF" w:rsidRPr="00BD7415" w:rsidRDefault="004561EF" w:rsidP="00FD2A53">
      <w:pPr>
        <w:spacing w:line="360" w:lineRule="auto"/>
        <w:rPr>
          <w:b/>
          <w:bCs/>
          <w:color w:val="000000" w:themeColor="text1"/>
        </w:rPr>
      </w:pPr>
      <w:r w:rsidRPr="00BD7415">
        <w:rPr>
          <w:rFonts w:hint="eastAsia"/>
          <w:b/>
          <w:bCs/>
          <w:color w:val="000000" w:themeColor="text1"/>
        </w:rPr>
        <w:t>S</w:t>
      </w:r>
      <w:r w:rsidRPr="00BD7415">
        <w:rPr>
          <w:b/>
          <w:bCs/>
          <w:color w:val="000000" w:themeColor="text1"/>
        </w:rPr>
        <w:t>upplementary Materials</w:t>
      </w:r>
      <w:r w:rsidRPr="00BD7415">
        <w:rPr>
          <w:rFonts w:hint="eastAsia"/>
          <w:b/>
          <w:bCs/>
          <w:color w:val="000000" w:themeColor="text1"/>
        </w:rPr>
        <w:t>:</w:t>
      </w:r>
    </w:p>
    <w:p w14:paraId="39189F12" w14:textId="77777777" w:rsidR="00674868" w:rsidRPr="00BD7415" w:rsidRDefault="00674868" w:rsidP="00FD2A53">
      <w:pPr>
        <w:pStyle w:val="a3"/>
        <w:numPr>
          <w:ilvl w:val="0"/>
          <w:numId w:val="1"/>
        </w:numPr>
        <w:spacing w:line="360" w:lineRule="auto"/>
        <w:ind w:left="426" w:firstLineChars="0"/>
        <w:jc w:val="both"/>
        <w:rPr>
          <w:rFonts w:eastAsiaTheme="minorEastAsia"/>
          <w:bCs/>
          <w:color w:val="000000" w:themeColor="text1"/>
          <w:lang w:eastAsia="zh-CN"/>
        </w:rPr>
      </w:pPr>
      <w:r w:rsidRPr="00BD7415">
        <w:rPr>
          <w:rFonts w:eastAsiaTheme="minorEastAsia" w:hint="eastAsia"/>
          <w:bCs/>
          <w:color w:val="000000" w:themeColor="text1"/>
          <w:lang w:eastAsia="zh-CN"/>
        </w:rPr>
        <w:t>Supplementary Figures</w:t>
      </w:r>
      <w:r w:rsidRPr="00BD7415">
        <w:rPr>
          <w:rFonts w:eastAsiaTheme="minorEastAsia"/>
          <w:bCs/>
          <w:color w:val="000000" w:themeColor="text1"/>
          <w:lang w:eastAsia="zh-CN"/>
        </w:rPr>
        <w:t xml:space="preserve"> (1-</w:t>
      </w:r>
      <w:r>
        <w:rPr>
          <w:rFonts w:eastAsiaTheme="minorEastAsia"/>
          <w:bCs/>
          <w:color w:val="000000" w:themeColor="text1"/>
          <w:lang w:eastAsia="zh-CN"/>
        </w:rPr>
        <w:t>5</w:t>
      </w:r>
      <w:r w:rsidRPr="00BD7415">
        <w:rPr>
          <w:rFonts w:eastAsiaTheme="minorEastAsia"/>
          <w:bCs/>
          <w:color w:val="000000" w:themeColor="text1"/>
          <w:lang w:eastAsia="zh-CN"/>
        </w:rPr>
        <w:t>)</w:t>
      </w:r>
    </w:p>
    <w:p w14:paraId="15023BC3" w14:textId="0A078FC0" w:rsidR="004561EF" w:rsidRPr="00BD7415" w:rsidRDefault="004561EF" w:rsidP="00FD2A53">
      <w:pPr>
        <w:pStyle w:val="a3"/>
        <w:numPr>
          <w:ilvl w:val="0"/>
          <w:numId w:val="1"/>
        </w:numPr>
        <w:spacing w:line="360" w:lineRule="auto"/>
        <w:ind w:left="426" w:firstLineChars="0"/>
        <w:jc w:val="both"/>
        <w:rPr>
          <w:rFonts w:eastAsiaTheme="minorEastAsia"/>
          <w:bCs/>
          <w:color w:val="000000" w:themeColor="text1"/>
          <w:lang w:eastAsia="zh-CN"/>
        </w:rPr>
      </w:pPr>
      <w:r w:rsidRPr="00BD7415">
        <w:rPr>
          <w:rFonts w:eastAsiaTheme="minorEastAsia" w:hint="eastAsia"/>
          <w:bCs/>
          <w:color w:val="000000" w:themeColor="text1"/>
          <w:lang w:eastAsia="zh-CN"/>
        </w:rPr>
        <w:t>Supplementary Tables</w:t>
      </w:r>
      <w:r w:rsidRPr="00BD7415">
        <w:rPr>
          <w:rFonts w:eastAsiaTheme="minorEastAsia"/>
          <w:bCs/>
          <w:color w:val="000000" w:themeColor="text1"/>
          <w:lang w:eastAsia="zh-CN"/>
        </w:rPr>
        <w:t xml:space="preserve"> (1-</w:t>
      </w:r>
      <w:r w:rsidR="005C1750">
        <w:rPr>
          <w:rFonts w:eastAsiaTheme="minorEastAsia"/>
          <w:bCs/>
          <w:color w:val="000000" w:themeColor="text1"/>
          <w:lang w:eastAsia="zh-CN"/>
        </w:rPr>
        <w:t>4</w:t>
      </w:r>
      <w:r w:rsidRPr="00BD7415">
        <w:rPr>
          <w:rFonts w:eastAsiaTheme="minorEastAsia"/>
          <w:bCs/>
          <w:color w:val="000000" w:themeColor="text1"/>
          <w:lang w:eastAsia="zh-CN"/>
        </w:rPr>
        <w:t>)</w:t>
      </w:r>
    </w:p>
    <w:p w14:paraId="0CD166E6" w14:textId="586547A4" w:rsidR="004561EF" w:rsidRPr="004561EF" w:rsidRDefault="004561EF" w:rsidP="00FD2A53">
      <w:pPr>
        <w:spacing w:line="360" w:lineRule="auto"/>
        <w:rPr>
          <w:rFonts w:ascii="Times New Roman" w:hAnsi="Times New Roman" w:cs="Times New Roman"/>
          <w:sz w:val="22"/>
        </w:rPr>
      </w:pPr>
    </w:p>
    <w:p w14:paraId="11E80C08" w14:textId="77777777" w:rsidR="004561EF" w:rsidRPr="004561EF" w:rsidRDefault="004561EF" w:rsidP="00FD2A53">
      <w:pPr>
        <w:spacing w:line="360" w:lineRule="auto"/>
        <w:rPr>
          <w:rFonts w:ascii="Times New Roman" w:hAnsi="Times New Roman" w:cs="Times New Roman"/>
          <w:sz w:val="22"/>
        </w:rPr>
      </w:pPr>
    </w:p>
    <w:p w14:paraId="3DD46726" w14:textId="77777777" w:rsidR="00021588" w:rsidRDefault="00021588" w:rsidP="00FD2A53">
      <w:pPr>
        <w:spacing w:line="360" w:lineRule="auto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</w:p>
    <w:p w14:paraId="48566D73" w14:textId="77777777" w:rsidR="00E90F37" w:rsidRDefault="00E90F37" w:rsidP="00FD2A53">
      <w:pPr>
        <w:spacing w:line="360" w:lineRule="auto"/>
        <w:rPr>
          <w:rFonts w:ascii="Times New Roman" w:hAnsi="Times New Roman" w:cs="Times New Roman"/>
          <w:sz w:val="22"/>
        </w:rPr>
        <w:sectPr w:rsidR="00E90F37" w:rsidSect="00607F43"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</w:p>
    <w:p w14:paraId="44DCDEA8" w14:textId="77777777" w:rsidR="00021588" w:rsidRPr="00021588" w:rsidRDefault="00021588" w:rsidP="00FD2A53">
      <w:pPr>
        <w:widowControl/>
        <w:spacing w:line="360" w:lineRule="auto"/>
        <w:jc w:val="left"/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4"/>
          <w:szCs w:val="24"/>
        </w:rPr>
      </w:pPr>
      <w:r w:rsidRPr="00021588">
        <w:rPr>
          <w:rFonts w:ascii="Times New Roman" w:eastAsia="Times New Roman" w:hAnsi="Times New Roman" w:cs="Times New Roman" w:hint="eastAsia"/>
          <w:b/>
          <w:bCs/>
          <w:color w:val="000000" w:themeColor="text1"/>
          <w:kern w:val="0"/>
          <w:sz w:val="24"/>
          <w:szCs w:val="24"/>
        </w:rPr>
        <w:lastRenderedPageBreak/>
        <w:t>F</w:t>
      </w:r>
      <w:r w:rsidRPr="00021588"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4"/>
          <w:szCs w:val="24"/>
        </w:rPr>
        <w:t>igure S1</w:t>
      </w:r>
    </w:p>
    <w:p w14:paraId="69AC0F2A" w14:textId="6BA2FAE5" w:rsidR="00021588" w:rsidRPr="00021588" w:rsidRDefault="002104B1" w:rsidP="00A619FC">
      <w:pPr>
        <w:widowControl/>
        <w:spacing w:line="360" w:lineRule="auto"/>
        <w:jc w:val="center"/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</w:pPr>
      <w:r>
        <w:rPr>
          <w:noProof/>
        </w:rPr>
        <w:drawing>
          <wp:inline distT="0" distB="0" distL="0" distR="0" wp14:anchorId="77E815B3" wp14:editId="2713DA6E">
            <wp:extent cx="5274310" cy="7618730"/>
            <wp:effectExtent l="0" t="0" r="0" b="0"/>
            <wp:docPr id="8808147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6187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C16551" w14:textId="057A2443" w:rsidR="00021588" w:rsidRPr="00021588" w:rsidRDefault="00021588" w:rsidP="00FD2A53">
      <w:pPr>
        <w:widowControl/>
        <w:spacing w:line="360" w:lineRule="auto"/>
        <w:jc w:val="left"/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</w:pPr>
      <w:r w:rsidRPr="00021588">
        <w:rPr>
          <w:rFonts w:ascii="Times New Roman" w:eastAsia="Times New Roman" w:hAnsi="Times New Roman" w:cs="Times New Roman"/>
          <w:b/>
          <w:bCs/>
          <w:noProof/>
          <w:color w:val="000000" w:themeColor="text1"/>
          <w:kern w:val="0"/>
          <w:sz w:val="24"/>
          <w:szCs w:val="24"/>
        </w:rPr>
        <w:br w:type="page"/>
      </w:r>
      <w:r w:rsidRPr="00021588">
        <w:rPr>
          <w:rFonts w:ascii="Times New Roman" w:eastAsia="Times New Roman" w:hAnsi="Times New Roman" w:cs="Times New Roman"/>
          <w:b/>
          <w:bCs/>
          <w:noProof/>
          <w:color w:val="000000" w:themeColor="text1"/>
          <w:kern w:val="0"/>
          <w:sz w:val="24"/>
          <w:szCs w:val="24"/>
        </w:rPr>
        <w:lastRenderedPageBreak/>
        <w:t>Figure S</w:t>
      </w:r>
      <w:r w:rsidR="00FD2A53">
        <w:rPr>
          <w:rFonts w:ascii="Times New Roman" w:eastAsia="Times New Roman" w:hAnsi="Times New Roman" w:cs="Times New Roman"/>
          <w:b/>
          <w:bCs/>
          <w:noProof/>
          <w:color w:val="000000" w:themeColor="text1"/>
          <w:kern w:val="0"/>
          <w:sz w:val="24"/>
          <w:szCs w:val="24"/>
        </w:rPr>
        <w:t>1</w:t>
      </w:r>
      <w:r w:rsidRPr="00021588">
        <w:rPr>
          <w:rFonts w:ascii="Times New Roman" w:eastAsia="Times New Roman" w:hAnsi="Times New Roman" w:cs="Times New Roman"/>
          <w:b/>
          <w:bCs/>
          <w:noProof/>
          <w:color w:val="000000" w:themeColor="text1"/>
          <w:kern w:val="0"/>
          <w:sz w:val="24"/>
          <w:szCs w:val="24"/>
        </w:rPr>
        <w:t xml:space="preserve">. Generation and characterization of 10 strains of </w:t>
      </w:r>
      <w:r w:rsidRPr="00021588">
        <w:rPr>
          <w:rFonts w:ascii="Times New Roman" w:eastAsia="Times New Roman" w:hAnsi="Times New Roman" w:cs="Times New Roman" w:hint="eastAsia"/>
          <w:b/>
          <w:bCs/>
          <w:noProof/>
          <w:color w:val="000000" w:themeColor="text1"/>
          <w:kern w:val="0"/>
          <w:sz w:val="24"/>
          <w:szCs w:val="24"/>
        </w:rPr>
        <w:t>PDIs</w:t>
      </w:r>
      <w:r w:rsidRPr="00021588">
        <w:rPr>
          <w:rFonts w:ascii="Times New Roman" w:eastAsia="Times New Roman" w:hAnsi="Times New Roman" w:cs="Times New Roman"/>
          <w:b/>
          <w:bCs/>
          <w:noProof/>
          <w:color w:val="000000" w:themeColor="text1"/>
          <w:kern w:val="0"/>
          <w:sz w:val="24"/>
          <w:szCs w:val="24"/>
        </w:rPr>
        <w:t>-knockout mice.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 Strategies for the construction of 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</w:rPr>
        <w:t>Pdia2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  <w:vertAlign w:val="superscript"/>
        </w:rPr>
        <w:t>-/-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 (A), 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</w:rPr>
        <w:t>Pdia5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  <w:vertAlign w:val="superscript"/>
        </w:rPr>
        <w:t>-/-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 (B), 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</w:rPr>
        <w:t>Pdia8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  <w:vertAlign w:val="superscript"/>
        </w:rPr>
        <w:t>-/-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</w:rPr>
        <w:t xml:space="preserve"> 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(C), 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</w:rPr>
        <w:t>Pdia9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  <w:vertAlign w:val="superscript"/>
        </w:rPr>
        <w:t>-/-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 (D), 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</w:rPr>
        <w:t>Pdia13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  <w:vertAlign w:val="superscript"/>
        </w:rPr>
        <w:t>-/-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 (E), 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</w:rPr>
        <w:t>Pdia14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  <w:vertAlign w:val="superscript"/>
        </w:rPr>
        <w:t>-/-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 (F), 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</w:rPr>
        <w:t>Pdia15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  <w:vertAlign w:val="superscript"/>
        </w:rPr>
        <w:t>-/-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 (G), 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</w:rPr>
        <w:t>CAG</w:t>
      </w:r>
      <w:r w:rsidR="008007F9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</w:rPr>
        <w:t>-</w:t>
      </w:r>
      <w:r w:rsidRPr="008007F9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</w:rPr>
        <w:t>cre</w:t>
      </w:r>
      <w:r w:rsidR="008007F9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</w:rPr>
        <w:t>/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</w:rPr>
        <w:t>Pdia16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  <w:vertAlign w:val="superscript"/>
        </w:rPr>
        <w:t>fl/fl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 (H), and 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</w:rPr>
        <w:t>Pdia19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  <w:vertAlign w:val="superscript"/>
        </w:rPr>
        <w:t>-/-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 (I) mice. Total RNA extracted from livers of </w:t>
      </w:r>
      <w:r w:rsidRPr="00021588">
        <w:rPr>
          <w:rFonts w:ascii="Times New Roman" w:eastAsia="Times New Roman" w:hAnsi="Times New Roman" w:cs="Times New Roman" w:hint="eastAsia"/>
          <w:noProof/>
          <w:color w:val="000000" w:themeColor="text1"/>
          <w:kern w:val="0"/>
          <w:sz w:val="24"/>
          <w:szCs w:val="24"/>
        </w:rPr>
        <w:t>PDIs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>-knockout and control mice was converted to cDNA by reverse transcription (RT), and the cDNA was analyzed by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 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semiquantitative reverse transcription-polymerase chain reaction (RT-PCR) </w:t>
      </w:r>
      <w:r w:rsidRPr="00021588"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with indicated primers (Table S3) on a 7500 Real-time PCR system. Actin was used as an internal control. Expressions of 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>PDIA5 (B), PDIA9 (D), PDIA14 (F), PDAI15 (G), PDIA16 (H), and PDIA3(J)</w:t>
      </w:r>
      <w:r w:rsidRPr="00021588"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 protein in livers were deternmined by Western blotting. Representative image of three independent experiments</w:t>
      </w:r>
      <w:r w:rsidR="00B05F52"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 </w:t>
      </w:r>
      <w:r w:rsidR="00B05F52">
        <w:rPr>
          <w:rFonts w:ascii="Times New Roman" w:hAnsi="Times New Roman" w:cs="Times New Roman" w:hint="eastAsia"/>
          <w:noProof/>
          <w:color w:val="000000" w:themeColor="text1"/>
          <w:kern w:val="0"/>
          <w:sz w:val="24"/>
          <w:szCs w:val="24"/>
        </w:rPr>
        <w:t>is</w:t>
      </w:r>
      <w:r w:rsidR="00B05F52"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 </w:t>
      </w:r>
      <w:r w:rsidR="00B05F52">
        <w:rPr>
          <w:rFonts w:ascii="Times New Roman" w:hAnsi="Times New Roman" w:cs="Times New Roman" w:hint="eastAsia"/>
          <w:noProof/>
          <w:color w:val="000000" w:themeColor="text1"/>
          <w:kern w:val="0"/>
          <w:sz w:val="24"/>
          <w:szCs w:val="24"/>
        </w:rPr>
        <w:t>shown</w:t>
      </w:r>
      <w:r w:rsidRPr="00021588"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  <w:t>.</w:t>
      </w:r>
    </w:p>
    <w:p w14:paraId="4558C38B" w14:textId="77777777" w:rsidR="00021588" w:rsidRPr="00021588" w:rsidRDefault="00021588" w:rsidP="00FD2A53">
      <w:pPr>
        <w:widowControl/>
        <w:spacing w:line="360" w:lineRule="auto"/>
        <w:jc w:val="left"/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</w:pPr>
    </w:p>
    <w:p w14:paraId="082AEC17" w14:textId="77777777" w:rsidR="00021588" w:rsidRDefault="00021588" w:rsidP="00FD2A53">
      <w:pPr>
        <w:widowControl/>
        <w:spacing w:line="360" w:lineRule="auto"/>
        <w:jc w:val="left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</w:p>
    <w:p w14:paraId="5E148E27" w14:textId="2467B954" w:rsidR="00FD2A53" w:rsidRDefault="00FD2A53">
      <w:pPr>
        <w:widowControl/>
        <w:jc w:val="left"/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</w:pPr>
      <w:r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br w:type="page"/>
      </w:r>
    </w:p>
    <w:p w14:paraId="3A3D87E9" w14:textId="6F1C014A" w:rsidR="00FD2A53" w:rsidRPr="00021588" w:rsidRDefault="00FD2A53" w:rsidP="00FD2A53">
      <w:pPr>
        <w:widowControl/>
        <w:spacing w:line="360" w:lineRule="auto"/>
        <w:jc w:val="left"/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</w:pPr>
      <w:r w:rsidRPr="00021588">
        <w:rPr>
          <w:rFonts w:ascii="Times New Roman" w:eastAsia="Times New Roman" w:hAnsi="Times New Roman" w:cs="Times New Roman"/>
          <w:b/>
          <w:bCs/>
          <w:noProof/>
          <w:color w:val="000000" w:themeColor="text1"/>
          <w:kern w:val="0"/>
          <w:sz w:val="24"/>
          <w:szCs w:val="24"/>
        </w:rPr>
        <w:lastRenderedPageBreak/>
        <w:t>F</w:t>
      </w:r>
      <w:r w:rsidRPr="00021588">
        <w:rPr>
          <w:rFonts w:ascii="Times New Roman" w:eastAsia="Times New Roman" w:hAnsi="Times New Roman" w:cs="Times New Roman" w:hint="eastAsia"/>
          <w:b/>
          <w:bCs/>
          <w:noProof/>
          <w:color w:val="000000" w:themeColor="text1"/>
          <w:kern w:val="0"/>
          <w:sz w:val="24"/>
          <w:szCs w:val="24"/>
        </w:rPr>
        <w:t>igure</w:t>
      </w:r>
      <w:r w:rsidRPr="00021588">
        <w:rPr>
          <w:rFonts w:ascii="Times New Roman" w:eastAsia="Times New Roman" w:hAnsi="Times New Roman" w:cs="Times New Roman"/>
          <w:b/>
          <w:bCs/>
          <w:noProof/>
          <w:color w:val="000000" w:themeColor="text1"/>
          <w:kern w:val="0"/>
          <w:sz w:val="24"/>
          <w:szCs w:val="24"/>
        </w:rPr>
        <w:t xml:space="preserve"> S</w:t>
      </w:r>
      <w:r>
        <w:rPr>
          <w:rFonts w:ascii="Times New Roman" w:eastAsia="Times New Roman" w:hAnsi="Times New Roman" w:cs="Times New Roman"/>
          <w:b/>
          <w:bCs/>
          <w:noProof/>
          <w:color w:val="000000" w:themeColor="text1"/>
          <w:kern w:val="0"/>
          <w:sz w:val="24"/>
          <w:szCs w:val="24"/>
        </w:rPr>
        <w:t>2</w:t>
      </w:r>
    </w:p>
    <w:p w14:paraId="35AA55FA" w14:textId="21A80286" w:rsidR="00FD2A53" w:rsidRDefault="00A619FC" w:rsidP="00FD2A53">
      <w:pPr>
        <w:widowControl/>
        <w:spacing w:line="360" w:lineRule="auto"/>
        <w:jc w:val="center"/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</w:pPr>
      <w:r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drawing>
          <wp:inline distT="0" distB="0" distL="0" distR="0" wp14:anchorId="2B75ECC8" wp14:editId="1F15C80B">
            <wp:extent cx="5267960" cy="5281295"/>
            <wp:effectExtent l="0" t="0" r="8890" b="0"/>
            <wp:docPr id="113906464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7960" cy="52812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B1188E" w14:textId="77777777" w:rsidR="00FD2A53" w:rsidRDefault="00FD2A53" w:rsidP="00FD2A53">
      <w:pPr>
        <w:widowControl/>
        <w:spacing w:line="360" w:lineRule="auto"/>
        <w:jc w:val="center"/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</w:pPr>
    </w:p>
    <w:p w14:paraId="3F07FD64" w14:textId="0CA4C905" w:rsidR="00FD2A53" w:rsidRPr="00021588" w:rsidRDefault="00FD2A53" w:rsidP="00FD2A53">
      <w:pPr>
        <w:widowControl/>
        <w:spacing w:line="360" w:lineRule="auto"/>
        <w:jc w:val="left"/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</w:pPr>
      <w:r w:rsidRPr="00021588">
        <w:rPr>
          <w:rFonts w:ascii="Times New Roman" w:eastAsia="Times New Roman" w:hAnsi="Times New Roman" w:cs="Times New Roman"/>
          <w:b/>
          <w:bCs/>
          <w:noProof/>
          <w:color w:val="000000" w:themeColor="text1"/>
          <w:kern w:val="0"/>
          <w:sz w:val="24"/>
          <w:szCs w:val="24"/>
        </w:rPr>
        <w:t>F</w:t>
      </w:r>
      <w:r w:rsidRPr="00021588">
        <w:rPr>
          <w:rFonts w:ascii="Times New Roman" w:eastAsia="Times New Roman" w:hAnsi="Times New Roman" w:cs="Times New Roman" w:hint="eastAsia"/>
          <w:b/>
          <w:bCs/>
          <w:noProof/>
          <w:color w:val="000000" w:themeColor="text1"/>
          <w:kern w:val="0"/>
          <w:sz w:val="24"/>
          <w:szCs w:val="24"/>
        </w:rPr>
        <w:t>igure</w:t>
      </w:r>
      <w:r w:rsidRPr="00021588">
        <w:rPr>
          <w:rFonts w:ascii="Times New Roman" w:eastAsia="Times New Roman" w:hAnsi="Times New Roman" w:cs="Times New Roman"/>
          <w:b/>
          <w:bCs/>
          <w:noProof/>
          <w:color w:val="000000" w:themeColor="text1"/>
          <w:kern w:val="0"/>
          <w:sz w:val="24"/>
          <w:szCs w:val="24"/>
        </w:rPr>
        <w:t xml:space="preserve"> S</w:t>
      </w:r>
      <w:r>
        <w:rPr>
          <w:rFonts w:ascii="Times New Roman" w:eastAsia="Times New Roman" w:hAnsi="Times New Roman" w:cs="Times New Roman"/>
          <w:b/>
          <w:bCs/>
          <w:noProof/>
          <w:color w:val="000000" w:themeColor="text1"/>
          <w:kern w:val="0"/>
          <w:sz w:val="24"/>
          <w:szCs w:val="24"/>
        </w:rPr>
        <w:t>2</w:t>
      </w:r>
      <w:r w:rsidRPr="00021588">
        <w:rPr>
          <w:rFonts w:ascii="Times New Roman" w:eastAsia="Times New Roman" w:hAnsi="Times New Roman" w:cs="Times New Roman"/>
          <w:b/>
          <w:bCs/>
          <w:noProof/>
          <w:color w:val="000000" w:themeColor="text1"/>
          <w:kern w:val="0"/>
          <w:sz w:val="24"/>
          <w:szCs w:val="24"/>
        </w:rPr>
        <w:t>. Characterization of hepatocyte</w:t>
      </w:r>
      <w:r w:rsidR="00B05F52">
        <w:rPr>
          <w:rFonts w:ascii="Times New Roman" w:eastAsia="Times New Roman" w:hAnsi="Times New Roman" w:cs="Times New Roman"/>
          <w:b/>
          <w:bCs/>
          <w:noProof/>
          <w:color w:val="000000" w:themeColor="text1"/>
          <w:kern w:val="0"/>
          <w:sz w:val="24"/>
          <w:szCs w:val="24"/>
        </w:rPr>
        <w:t>-</w:t>
      </w:r>
      <w:r w:rsidRPr="00021588">
        <w:rPr>
          <w:rFonts w:ascii="Times New Roman" w:eastAsia="Times New Roman" w:hAnsi="Times New Roman" w:cs="Times New Roman"/>
          <w:b/>
          <w:bCs/>
          <w:noProof/>
          <w:color w:val="000000" w:themeColor="text1"/>
          <w:kern w:val="0"/>
          <w:sz w:val="24"/>
          <w:szCs w:val="24"/>
        </w:rPr>
        <w:t>specific PDI</w:t>
      </w:r>
      <w:r w:rsidR="00B05F52">
        <w:rPr>
          <w:rFonts w:ascii="Times New Roman" w:eastAsia="Times New Roman" w:hAnsi="Times New Roman" w:cs="Times New Roman"/>
          <w:b/>
          <w:bCs/>
          <w:noProof/>
          <w:color w:val="000000" w:themeColor="text1"/>
          <w:kern w:val="0"/>
          <w:sz w:val="24"/>
          <w:szCs w:val="24"/>
        </w:rPr>
        <w:t>-</w:t>
      </w:r>
      <w:r w:rsidRPr="00021588">
        <w:rPr>
          <w:rFonts w:ascii="Times New Roman" w:eastAsia="Times New Roman" w:hAnsi="Times New Roman" w:cs="Times New Roman"/>
          <w:b/>
          <w:bCs/>
          <w:noProof/>
          <w:color w:val="000000" w:themeColor="text1"/>
          <w:kern w:val="0"/>
          <w:sz w:val="24"/>
          <w:szCs w:val="24"/>
        </w:rPr>
        <w:t>deleted mice.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 (A) Genotyping of </w:t>
      </w:r>
      <w:r w:rsidR="008007F9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</w:rPr>
        <w:t>Alb-cre/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</w:rPr>
        <w:t>Pdi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  <w:vertAlign w:val="superscript"/>
        </w:rPr>
        <w:t xml:space="preserve">fl/fl 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>mice was analyzed by polymerase chain reaction (PCR) of tail genomic DNA with primers for</w:t>
      </w:r>
      <w:r w:rsidR="00B05F52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 the 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</w:rPr>
        <w:t>Pdi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  <w:vertAlign w:val="superscript"/>
        </w:rPr>
        <w:t>fl/fl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 alleles (507</w:t>
      </w:r>
      <w:r w:rsidR="00B05F52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 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bp) and 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</w:rPr>
        <w:t>Alb-cre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 alleles (351</w:t>
      </w:r>
      <w:r w:rsidR="00B05F52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 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>bp). (B-C)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 Expression of PDI protein was eliminated in </w:t>
      </w:r>
      <w:r w:rsidR="00B05F52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the 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>liver of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</w:rPr>
        <w:t xml:space="preserve"> </w:t>
      </w:r>
      <w:r w:rsidR="008007F9">
        <w:rPr>
          <w:rFonts w:ascii="Times New Roman" w:eastAsia="Times New Roman" w:hAnsi="Times New Roman" w:cs="Times New Roman"/>
          <w:i/>
          <w:iCs/>
          <w:color w:val="000000" w:themeColor="text1"/>
          <w:kern w:val="0"/>
          <w:sz w:val="24"/>
          <w:szCs w:val="24"/>
        </w:rPr>
        <w:t>Alb-cre/</w:t>
      </w:r>
      <w:r w:rsidRPr="00021588">
        <w:rPr>
          <w:rFonts w:ascii="Times New Roman" w:eastAsia="Times New Roman" w:hAnsi="Times New Roman" w:cs="Times New Roman"/>
          <w:i/>
          <w:iCs/>
          <w:color w:val="000000" w:themeColor="text1"/>
          <w:kern w:val="0"/>
          <w:sz w:val="24"/>
          <w:szCs w:val="24"/>
        </w:rPr>
        <w:t>Pdi</w:t>
      </w:r>
      <w:r w:rsidRPr="00021588">
        <w:rPr>
          <w:rFonts w:ascii="Times New Roman" w:eastAsia="Times New Roman" w:hAnsi="Times New Roman" w:cs="Times New Roman"/>
          <w:i/>
          <w:iCs/>
          <w:color w:val="000000" w:themeColor="text1"/>
          <w:kern w:val="0"/>
          <w:sz w:val="24"/>
          <w:szCs w:val="24"/>
          <w:vertAlign w:val="superscript"/>
        </w:rPr>
        <w:t xml:space="preserve">fl/fl 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>mice. (B) Lysates of liver</w:t>
      </w:r>
      <w:r w:rsidR="00B05F52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>s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 isolated from </w:t>
      </w:r>
      <w:r w:rsidRPr="00021588">
        <w:rPr>
          <w:rFonts w:ascii="Times New Roman" w:eastAsia="Times New Roman" w:hAnsi="Times New Roman" w:cs="Times New Roman"/>
          <w:i/>
          <w:iCs/>
          <w:color w:val="000000" w:themeColor="text1"/>
          <w:kern w:val="0"/>
          <w:sz w:val="24"/>
          <w:szCs w:val="24"/>
        </w:rPr>
        <w:t>Pdi</w:t>
      </w:r>
      <w:r w:rsidRPr="00021588">
        <w:rPr>
          <w:rFonts w:ascii="Times New Roman" w:eastAsia="Times New Roman" w:hAnsi="Times New Roman" w:cs="Times New Roman"/>
          <w:i/>
          <w:iCs/>
          <w:color w:val="000000" w:themeColor="text1"/>
          <w:kern w:val="0"/>
          <w:sz w:val="24"/>
          <w:szCs w:val="24"/>
          <w:vertAlign w:val="superscript"/>
        </w:rPr>
        <w:t>fl/fl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 and </w:t>
      </w:r>
      <w:r w:rsidR="008007F9">
        <w:rPr>
          <w:rFonts w:ascii="Times New Roman" w:eastAsia="Times New Roman" w:hAnsi="Times New Roman" w:cs="Times New Roman"/>
          <w:i/>
          <w:iCs/>
          <w:color w:val="000000" w:themeColor="text1"/>
          <w:kern w:val="0"/>
          <w:sz w:val="24"/>
          <w:szCs w:val="24"/>
        </w:rPr>
        <w:t>Alb-cre/</w:t>
      </w:r>
      <w:r w:rsidRPr="00021588">
        <w:rPr>
          <w:rFonts w:ascii="Times New Roman" w:eastAsia="Times New Roman" w:hAnsi="Times New Roman" w:cs="Times New Roman"/>
          <w:i/>
          <w:iCs/>
          <w:color w:val="000000" w:themeColor="text1"/>
          <w:kern w:val="0"/>
          <w:sz w:val="24"/>
          <w:szCs w:val="24"/>
        </w:rPr>
        <w:t>Pdi</w:t>
      </w:r>
      <w:r w:rsidRPr="00021588">
        <w:rPr>
          <w:rFonts w:ascii="Times New Roman" w:eastAsia="Times New Roman" w:hAnsi="Times New Roman" w:cs="Times New Roman"/>
          <w:i/>
          <w:iCs/>
          <w:color w:val="000000" w:themeColor="text1"/>
          <w:kern w:val="0"/>
          <w:sz w:val="24"/>
          <w:szCs w:val="24"/>
          <w:vertAlign w:val="superscript"/>
        </w:rPr>
        <w:t>fl/fl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  <w:vertAlign w:val="superscript"/>
        </w:rPr>
        <w:t xml:space="preserve"> 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>mice were resolved by SDS</w:t>
      </w:r>
      <w:r w:rsidR="00B05F52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>-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PAGE, transferred onto a PVDF membrane </w:t>
      </w:r>
      <w:r w:rsidRPr="00021588">
        <w:rPr>
          <w:rFonts w:ascii="Times New Roman" w:eastAsia="Times New Roman" w:hAnsi="Times New Roman" w:cs="Times New Roman" w:hint="eastAsia"/>
          <w:color w:val="000000" w:themeColor="text1"/>
          <w:kern w:val="0"/>
          <w:sz w:val="24"/>
          <w:szCs w:val="24"/>
        </w:rPr>
        <w:t>and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 immunoblotted with indicated antibodies. (C) Relative abundance of PDI, ERp57, ERp72, and Bip in each sample was quantitated by the band intensity determined with ImageJ software. n = 3 for WT, n = 3 for KO. Data are presented as mean ± SEM, **P &lt; 0.01 and ****P &lt; 0.0001 (two-tailed Student’s t test). (D-F) Expressions of 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lastRenderedPageBreak/>
        <w:t>PDI and MTP protein</w:t>
      </w:r>
      <w:r w:rsidR="00B05F52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>s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 gradually decreased over time in</w:t>
      </w:r>
      <w:r w:rsidR="00B05F52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 the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 liver</w:t>
      </w:r>
      <w:r w:rsidR="00B05F52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>s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 of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</w:rPr>
        <w:t xml:space="preserve"> </w:t>
      </w:r>
      <w:r w:rsidR="008007F9">
        <w:rPr>
          <w:rFonts w:ascii="Times New Roman" w:eastAsia="Times New Roman" w:hAnsi="Times New Roman" w:cs="Times New Roman"/>
          <w:i/>
          <w:iCs/>
          <w:color w:val="000000" w:themeColor="text1"/>
          <w:kern w:val="0"/>
          <w:sz w:val="24"/>
          <w:szCs w:val="24"/>
        </w:rPr>
        <w:t>Alb-cre/</w:t>
      </w:r>
      <w:r w:rsidRPr="00021588">
        <w:rPr>
          <w:rFonts w:ascii="Times New Roman" w:eastAsia="Times New Roman" w:hAnsi="Times New Roman" w:cs="Times New Roman"/>
          <w:i/>
          <w:iCs/>
          <w:color w:val="000000" w:themeColor="text1"/>
          <w:kern w:val="0"/>
          <w:sz w:val="24"/>
          <w:szCs w:val="24"/>
        </w:rPr>
        <w:t>Pdi</w:t>
      </w:r>
      <w:r w:rsidRPr="00021588">
        <w:rPr>
          <w:rFonts w:ascii="Times New Roman" w:eastAsia="Times New Roman" w:hAnsi="Times New Roman" w:cs="Times New Roman"/>
          <w:i/>
          <w:iCs/>
          <w:color w:val="000000" w:themeColor="text1"/>
          <w:kern w:val="0"/>
          <w:sz w:val="24"/>
          <w:szCs w:val="24"/>
          <w:vertAlign w:val="superscript"/>
        </w:rPr>
        <w:t xml:space="preserve">fl/fl 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mice. (D) 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Livers isolated from 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</w:rPr>
        <w:t>Pdi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  <w:vertAlign w:val="superscript"/>
        </w:rPr>
        <w:t>fl/fl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</w:rPr>
        <w:t xml:space="preserve"> 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and </w:t>
      </w:r>
      <w:r w:rsidR="008007F9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</w:rPr>
        <w:t>Alb-cre/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</w:rPr>
        <w:t>Pdi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  <w:vertAlign w:val="superscript"/>
        </w:rPr>
        <w:t>fl/fl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 </w:t>
      </w:r>
      <w:r w:rsidRPr="00021588">
        <w:rPr>
          <w:rFonts w:ascii="Times New Roman" w:eastAsia="Times New Roman" w:hAnsi="Times New Roman" w:cs="Times New Roman" w:hint="eastAsia"/>
          <w:noProof/>
          <w:color w:val="000000" w:themeColor="text1"/>
          <w:kern w:val="0"/>
          <w:sz w:val="24"/>
          <w:szCs w:val="24"/>
        </w:rPr>
        <w:t>mice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</w:rPr>
        <w:t xml:space="preserve"> 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at different weeks were lysed and analyzed with SDS-PAGE and Western blotting with anti-PDI and anti-MTP antibodies, and GAPDH was used as a loading control. 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Relative abundance of PDI (E) and MTP (F) in each sample was quantitated by the band intensity determined with ImageJ software. n = 3 for WT, n = 3 for KO. Data are presented as mean ± SEM, **P &lt; 0.01 (two-tailed Student’s t test). (G) Average body weight of </w:t>
      </w:r>
      <w:r w:rsidR="008007F9">
        <w:rPr>
          <w:rFonts w:ascii="Times New Roman" w:eastAsia="Times New Roman" w:hAnsi="Times New Roman" w:cs="Times New Roman"/>
          <w:i/>
          <w:iCs/>
          <w:color w:val="000000" w:themeColor="text1"/>
          <w:kern w:val="0"/>
          <w:sz w:val="24"/>
          <w:szCs w:val="24"/>
        </w:rPr>
        <w:t>Alb-cre/</w:t>
      </w:r>
      <w:r w:rsidRPr="00021588">
        <w:rPr>
          <w:rFonts w:ascii="Times New Roman" w:eastAsia="Times New Roman" w:hAnsi="Times New Roman" w:cs="Times New Roman"/>
          <w:i/>
          <w:iCs/>
          <w:color w:val="000000" w:themeColor="text1"/>
          <w:kern w:val="0"/>
          <w:sz w:val="24"/>
          <w:szCs w:val="24"/>
        </w:rPr>
        <w:t>Pdi</w:t>
      </w:r>
      <w:r w:rsidRPr="00021588">
        <w:rPr>
          <w:rFonts w:ascii="Times New Roman" w:eastAsia="Times New Roman" w:hAnsi="Times New Roman" w:cs="Times New Roman"/>
          <w:i/>
          <w:iCs/>
          <w:color w:val="000000" w:themeColor="text1"/>
          <w:kern w:val="0"/>
          <w:sz w:val="24"/>
          <w:szCs w:val="24"/>
          <w:vertAlign w:val="superscript"/>
        </w:rPr>
        <w:t>fl/fl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  <w:vertAlign w:val="superscript"/>
        </w:rPr>
        <w:t xml:space="preserve"> 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and </w:t>
      </w:r>
      <w:r w:rsidRPr="00021588">
        <w:rPr>
          <w:rFonts w:ascii="Times New Roman" w:eastAsia="Times New Roman" w:hAnsi="Times New Roman" w:cs="Times New Roman"/>
          <w:i/>
          <w:iCs/>
          <w:color w:val="000000" w:themeColor="text1"/>
          <w:kern w:val="0"/>
          <w:sz w:val="24"/>
          <w:szCs w:val="24"/>
        </w:rPr>
        <w:t>Pdi</w:t>
      </w:r>
      <w:r w:rsidRPr="00021588">
        <w:rPr>
          <w:rFonts w:ascii="Times New Roman" w:eastAsia="Times New Roman" w:hAnsi="Times New Roman" w:cs="Times New Roman"/>
          <w:i/>
          <w:iCs/>
          <w:color w:val="000000" w:themeColor="text1"/>
          <w:kern w:val="0"/>
          <w:sz w:val="24"/>
          <w:szCs w:val="24"/>
          <w:vertAlign w:val="superscript"/>
        </w:rPr>
        <w:t>fl/fl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  <w:vertAlign w:val="superscript"/>
        </w:rPr>
        <w:t xml:space="preserve"> 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mice at different weeks. </w:t>
      </w:r>
      <w:r w:rsidRPr="00021588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Statistical analysis of male and female mice was performed separately. </w:t>
      </w:r>
      <w:r w:rsidR="00340507" w:rsidRPr="00340507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The number of each mouse was determined by counting a dot</w:t>
      </w:r>
      <w:r w:rsidRPr="00021588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. 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Data are presented as mean ± SEM, NS, not significant. (H) </w:t>
      </w:r>
      <w:r w:rsidRPr="00021588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The ratio of 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>fat-pad</w:t>
      </w:r>
      <w:r w:rsidRPr="00021588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weight to body weight of </w:t>
      </w:r>
      <w:r w:rsidR="008007F9">
        <w:rPr>
          <w:rFonts w:ascii="Times New Roman" w:hAnsi="Times New Roman" w:cs="Times New Roman"/>
          <w:i/>
          <w:iCs/>
          <w:color w:val="000000" w:themeColor="text1"/>
          <w:kern w:val="0"/>
          <w:sz w:val="24"/>
          <w:szCs w:val="24"/>
        </w:rPr>
        <w:t>Alb-cre/</w:t>
      </w:r>
      <w:r w:rsidRPr="00021588">
        <w:rPr>
          <w:rFonts w:ascii="Times New Roman" w:hAnsi="Times New Roman" w:cs="Times New Roman"/>
          <w:i/>
          <w:iCs/>
          <w:color w:val="000000" w:themeColor="text1"/>
          <w:kern w:val="0"/>
          <w:sz w:val="24"/>
          <w:szCs w:val="24"/>
        </w:rPr>
        <w:t>Pdi</w:t>
      </w:r>
      <w:r w:rsidRPr="00021588">
        <w:rPr>
          <w:rFonts w:ascii="Times New Roman" w:hAnsi="Times New Roman" w:cs="Times New Roman"/>
          <w:i/>
          <w:iCs/>
          <w:color w:val="000000" w:themeColor="text1"/>
          <w:kern w:val="0"/>
          <w:sz w:val="24"/>
          <w:szCs w:val="24"/>
          <w:vertAlign w:val="superscript"/>
        </w:rPr>
        <w:t>fl/fl</w:t>
      </w:r>
      <w:r w:rsidRPr="00021588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perscript"/>
        </w:rPr>
        <w:t xml:space="preserve"> </w:t>
      </w:r>
      <w:r w:rsidRPr="00021588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mice (n = 4) and </w:t>
      </w:r>
      <w:r w:rsidRPr="00021588">
        <w:rPr>
          <w:rFonts w:ascii="Times New Roman" w:hAnsi="Times New Roman" w:cs="Times New Roman"/>
          <w:i/>
          <w:iCs/>
          <w:color w:val="000000" w:themeColor="text1"/>
          <w:kern w:val="0"/>
          <w:sz w:val="24"/>
          <w:szCs w:val="24"/>
        </w:rPr>
        <w:t>Pdi</w:t>
      </w:r>
      <w:r w:rsidRPr="00021588">
        <w:rPr>
          <w:rFonts w:ascii="Times New Roman" w:hAnsi="Times New Roman" w:cs="Times New Roman"/>
          <w:i/>
          <w:iCs/>
          <w:color w:val="000000" w:themeColor="text1"/>
          <w:kern w:val="0"/>
          <w:sz w:val="24"/>
          <w:szCs w:val="24"/>
          <w:vertAlign w:val="superscript"/>
        </w:rPr>
        <w:t>fl/fl</w:t>
      </w:r>
      <w:r w:rsidRPr="00021588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perscript"/>
        </w:rPr>
        <w:t xml:space="preserve"> </w:t>
      </w:r>
      <w:r w:rsidRPr="00021588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mice (n = 4). Data are presented as mean ± SEM, 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NS, not significant. </w:t>
      </w:r>
    </w:p>
    <w:p w14:paraId="3090BE32" w14:textId="77777777" w:rsidR="00FD2A53" w:rsidRDefault="00FD2A53" w:rsidP="00FD2A53">
      <w:pPr>
        <w:widowControl/>
        <w:spacing w:line="360" w:lineRule="auto"/>
        <w:jc w:val="left"/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</w:pPr>
    </w:p>
    <w:p w14:paraId="0540857E" w14:textId="77777777" w:rsidR="00FD2A53" w:rsidRPr="00FD2A53" w:rsidRDefault="00FD2A53" w:rsidP="00FD2A53">
      <w:pPr>
        <w:widowControl/>
        <w:spacing w:line="360" w:lineRule="auto"/>
        <w:jc w:val="left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</w:p>
    <w:p w14:paraId="2202BCDF" w14:textId="77777777" w:rsidR="00FD2A53" w:rsidRDefault="00FD2A53" w:rsidP="00FD2A53">
      <w:pPr>
        <w:widowControl/>
        <w:spacing w:line="360" w:lineRule="auto"/>
        <w:jc w:val="left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</w:p>
    <w:p w14:paraId="78A18577" w14:textId="174DE2CE" w:rsidR="00FD2A53" w:rsidRPr="00021588" w:rsidRDefault="00FD2A53" w:rsidP="00FD2A53">
      <w:pPr>
        <w:widowControl/>
        <w:spacing w:line="360" w:lineRule="auto"/>
        <w:jc w:val="left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sectPr w:rsidR="00FD2A53" w:rsidRPr="00021588" w:rsidSect="00607F43"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</w:p>
    <w:p w14:paraId="678A1D24" w14:textId="59F1E66D" w:rsidR="00021588" w:rsidRPr="00A279CC" w:rsidRDefault="00021588" w:rsidP="00FD2A53">
      <w:pPr>
        <w:widowControl/>
        <w:spacing w:line="360" w:lineRule="auto"/>
        <w:jc w:val="left"/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4"/>
          <w:szCs w:val="24"/>
        </w:rPr>
      </w:pPr>
      <w:r w:rsidRPr="00A279CC">
        <w:rPr>
          <w:rFonts w:ascii="Times New Roman" w:eastAsia="Times New Roman" w:hAnsi="Times New Roman" w:cs="Times New Roman" w:hint="eastAsia"/>
          <w:b/>
          <w:bCs/>
          <w:color w:val="000000" w:themeColor="text1"/>
          <w:kern w:val="0"/>
          <w:sz w:val="24"/>
          <w:szCs w:val="24"/>
        </w:rPr>
        <w:lastRenderedPageBreak/>
        <w:t>F</w:t>
      </w:r>
      <w:r w:rsidRPr="00A279CC"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4"/>
          <w:szCs w:val="24"/>
        </w:rPr>
        <w:t>igure S</w:t>
      </w:r>
      <w:r w:rsidR="004B3355" w:rsidRPr="00A279CC"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4"/>
          <w:szCs w:val="24"/>
        </w:rPr>
        <w:t>3</w:t>
      </w:r>
    </w:p>
    <w:p w14:paraId="388CD21C" w14:textId="774E0DEA" w:rsidR="00021588" w:rsidRPr="00021588" w:rsidRDefault="00A619FC" w:rsidP="00FD2A53">
      <w:pPr>
        <w:widowControl/>
        <w:spacing w:line="360" w:lineRule="auto"/>
        <w:jc w:val="center"/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</w:pPr>
      <w:r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drawing>
          <wp:inline distT="0" distB="0" distL="0" distR="0" wp14:anchorId="6E868ABE" wp14:editId="52F40AC5">
            <wp:extent cx="5267960" cy="4419600"/>
            <wp:effectExtent l="0" t="0" r="8890" b="0"/>
            <wp:docPr id="1737725380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7960" cy="441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B34485" w14:textId="77777777" w:rsidR="00021588" w:rsidRPr="00021588" w:rsidRDefault="00021588" w:rsidP="00FD2A53">
      <w:pPr>
        <w:widowControl/>
        <w:spacing w:line="360" w:lineRule="auto"/>
        <w:jc w:val="left"/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4"/>
          <w:szCs w:val="24"/>
        </w:rPr>
      </w:pPr>
    </w:p>
    <w:p w14:paraId="785856C3" w14:textId="436FFF41" w:rsidR="00021588" w:rsidRPr="00021588" w:rsidRDefault="00021588" w:rsidP="00FD2A53">
      <w:pPr>
        <w:widowControl/>
        <w:spacing w:line="360" w:lineRule="auto"/>
        <w:jc w:val="left"/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</w:pPr>
      <w:r w:rsidRPr="00021588"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4"/>
          <w:szCs w:val="24"/>
        </w:rPr>
        <w:t>Figure S</w:t>
      </w:r>
      <w:r w:rsidR="004B3355"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4"/>
          <w:szCs w:val="24"/>
        </w:rPr>
        <w:t>3</w:t>
      </w:r>
      <w:r w:rsidRPr="00021588"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4"/>
          <w:szCs w:val="24"/>
        </w:rPr>
        <w:t>. Gene expression profiles</w:t>
      </w:r>
      <w:r w:rsidR="00340507"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4"/>
          <w:szCs w:val="24"/>
        </w:rPr>
        <w:t xml:space="preserve"> </w:t>
      </w:r>
      <w:r w:rsidRPr="00021588"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4"/>
          <w:szCs w:val="24"/>
        </w:rPr>
        <w:t>quickly change</w:t>
      </w:r>
      <w:r w:rsidR="00340507"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4"/>
          <w:szCs w:val="24"/>
        </w:rPr>
        <w:t xml:space="preserve"> </w:t>
      </w:r>
      <w:r w:rsidRPr="00021588"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4"/>
          <w:szCs w:val="24"/>
        </w:rPr>
        <w:t>in cultur</w:t>
      </w:r>
      <w:r w:rsidR="00340507"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4"/>
          <w:szCs w:val="24"/>
        </w:rPr>
        <w:t xml:space="preserve">ed </w:t>
      </w:r>
      <w:r w:rsidRPr="00021588"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4"/>
          <w:szCs w:val="24"/>
        </w:rPr>
        <w:t>primary mouse hepatocytes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. 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>Total RNA</w:t>
      </w:r>
      <w:r w:rsidR="00340507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 was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 extracted from </w:t>
      </w:r>
      <w:r w:rsidR="00340507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the 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livers of </w:t>
      </w:r>
      <w:r w:rsidRPr="00021588">
        <w:rPr>
          <w:rFonts w:ascii="Times New Roman" w:eastAsia="Times New Roman" w:hAnsi="Times New Roman" w:cs="Times New Roman"/>
          <w:i/>
          <w:iCs/>
          <w:color w:val="000000" w:themeColor="text1"/>
          <w:kern w:val="0"/>
          <w:sz w:val="24"/>
          <w:szCs w:val="24"/>
        </w:rPr>
        <w:t>Pdi</w:t>
      </w:r>
      <w:r w:rsidRPr="00021588">
        <w:rPr>
          <w:rFonts w:ascii="Times New Roman" w:eastAsia="Times New Roman" w:hAnsi="Times New Roman" w:cs="Times New Roman"/>
          <w:i/>
          <w:iCs/>
          <w:color w:val="000000" w:themeColor="text1"/>
          <w:kern w:val="0"/>
          <w:sz w:val="24"/>
          <w:szCs w:val="24"/>
          <w:vertAlign w:val="superscript"/>
        </w:rPr>
        <w:t>fl/fl</w:t>
      </w:r>
      <w:r w:rsidRPr="00021588">
        <w:rPr>
          <w:rFonts w:ascii="Times New Roman" w:eastAsia="Times New Roman" w:hAnsi="Times New Roman" w:cs="Times New Roman"/>
          <w:i/>
          <w:iCs/>
          <w:color w:val="000000" w:themeColor="text1"/>
          <w:kern w:val="0"/>
          <w:sz w:val="24"/>
          <w:szCs w:val="24"/>
        </w:rPr>
        <w:t xml:space="preserve"> 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and </w:t>
      </w:r>
      <w:r w:rsidR="008007F9">
        <w:rPr>
          <w:rFonts w:ascii="Times New Roman" w:eastAsia="Times New Roman" w:hAnsi="Times New Roman" w:cs="Times New Roman"/>
          <w:i/>
          <w:iCs/>
          <w:color w:val="000000" w:themeColor="text1"/>
          <w:kern w:val="0"/>
          <w:sz w:val="24"/>
          <w:szCs w:val="24"/>
        </w:rPr>
        <w:t>Alb-cre/</w:t>
      </w:r>
      <w:r w:rsidRPr="00021588">
        <w:rPr>
          <w:rFonts w:ascii="Times New Roman" w:eastAsia="Times New Roman" w:hAnsi="Times New Roman" w:cs="Times New Roman"/>
          <w:i/>
          <w:iCs/>
          <w:color w:val="000000" w:themeColor="text1"/>
          <w:kern w:val="0"/>
          <w:sz w:val="24"/>
          <w:szCs w:val="24"/>
        </w:rPr>
        <w:t>Pdi</w:t>
      </w:r>
      <w:r w:rsidRPr="00021588">
        <w:rPr>
          <w:rFonts w:ascii="Times New Roman" w:eastAsia="Times New Roman" w:hAnsi="Times New Roman" w:cs="Times New Roman"/>
          <w:i/>
          <w:iCs/>
          <w:color w:val="000000" w:themeColor="text1"/>
          <w:kern w:val="0"/>
          <w:sz w:val="24"/>
          <w:szCs w:val="24"/>
          <w:vertAlign w:val="superscript"/>
        </w:rPr>
        <w:t>fl/fl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 mice, 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>primary mouse hepatocytes</w:t>
      </w:r>
      <w:r w:rsidR="00340507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 were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 cultured </w:t>
      </w:r>
      <w:r w:rsidR="00340507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>for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 the 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>indicated times (hours), and Hepa 1-6 cells were converted to cDNA by reverse transcription (RT)</w:t>
      </w:r>
      <w:r w:rsidR="00340507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>.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 </w:t>
      </w:r>
      <w:r w:rsidR="00340507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>T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>he cDNA was analyzed by q</w:t>
      </w:r>
      <w:r w:rsidRPr="00021588"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  <w:t>uantitative reverse transcription PCR (RT-qPCR) with</w:t>
      </w:r>
      <w:r w:rsidR="00340507"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 the</w:t>
      </w:r>
      <w:r w:rsidRPr="00021588"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 indicated primers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 for </w:t>
      </w:r>
      <w:r w:rsidRPr="00021588">
        <w:rPr>
          <w:rFonts w:ascii="Times New Roman" w:eastAsia="Times New Roman" w:hAnsi="Times New Roman" w:cs="Times New Roman"/>
          <w:i/>
          <w:iCs/>
          <w:color w:val="000000" w:themeColor="text1"/>
          <w:kern w:val="0"/>
          <w:sz w:val="24"/>
          <w:szCs w:val="24"/>
        </w:rPr>
        <w:t>Pdi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, </w:t>
      </w:r>
      <w:r w:rsidRPr="00021588">
        <w:rPr>
          <w:rFonts w:ascii="Times New Roman" w:eastAsia="Times New Roman" w:hAnsi="Times New Roman" w:cs="Times New Roman"/>
          <w:i/>
          <w:iCs/>
          <w:color w:val="000000" w:themeColor="text1"/>
          <w:kern w:val="0"/>
          <w:sz w:val="24"/>
          <w:szCs w:val="24"/>
        </w:rPr>
        <w:t>ApoB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, </w:t>
      </w:r>
      <w:r w:rsidRPr="00021588">
        <w:rPr>
          <w:rFonts w:ascii="Times New Roman" w:eastAsia="Times New Roman" w:hAnsi="Times New Roman" w:cs="Times New Roman"/>
          <w:i/>
          <w:iCs/>
          <w:color w:val="000000" w:themeColor="text1"/>
          <w:kern w:val="0"/>
          <w:sz w:val="24"/>
          <w:szCs w:val="24"/>
        </w:rPr>
        <w:t>Mttp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, and </w:t>
      </w:r>
      <w:r w:rsidRPr="00021588">
        <w:rPr>
          <w:rFonts w:ascii="Times New Roman" w:eastAsia="Times New Roman" w:hAnsi="Times New Roman" w:cs="Times New Roman"/>
          <w:i/>
          <w:iCs/>
          <w:color w:val="000000" w:themeColor="text1"/>
          <w:kern w:val="0"/>
          <w:sz w:val="24"/>
          <w:szCs w:val="24"/>
        </w:rPr>
        <w:t>Plin2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 gene</w:t>
      </w:r>
      <w:r w:rsidR="00340507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>s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 </w:t>
      </w:r>
      <w:r w:rsidRPr="00021588"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  <w:t>on a 7500 Real-time PCR system.</w:t>
      </w:r>
    </w:p>
    <w:p w14:paraId="70057CBC" w14:textId="77777777" w:rsidR="00021588" w:rsidRPr="00021588" w:rsidRDefault="00021588" w:rsidP="00FD2A53">
      <w:pPr>
        <w:widowControl/>
        <w:spacing w:line="360" w:lineRule="auto"/>
        <w:jc w:val="left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</w:p>
    <w:p w14:paraId="1D8F3475" w14:textId="77777777" w:rsidR="00021588" w:rsidRPr="00021588" w:rsidRDefault="00021588" w:rsidP="00FD2A53">
      <w:pPr>
        <w:widowControl/>
        <w:spacing w:line="360" w:lineRule="auto"/>
        <w:jc w:val="left"/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</w:pPr>
    </w:p>
    <w:p w14:paraId="19DC1F3C" w14:textId="77777777" w:rsidR="00021588" w:rsidRPr="00340507" w:rsidRDefault="00021588" w:rsidP="00FD2A53">
      <w:pPr>
        <w:widowControl/>
        <w:spacing w:line="360" w:lineRule="auto"/>
        <w:jc w:val="left"/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sectPr w:rsidR="00021588" w:rsidRPr="00340507" w:rsidSect="00607F43"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</w:p>
    <w:p w14:paraId="2CA6F326" w14:textId="613DC4A6" w:rsidR="00021588" w:rsidRPr="00A279CC" w:rsidRDefault="00021588" w:rsidP="00FD2A53">
      <w:pPr>
        <w:widowControl/>
        <w:spacing w:line="360" w:lineRule="auto"/>
        <w:jc w:val="left"/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4"/>
          <w:szCs w:val="24"/>
        </w:rPr>
      </w:pPr>
      <w:r w:rsidRPr="00A279CC">
        <w:rPr>
          <w:rFonts w:ascii="Times New Roman" w:eastAsia="Times New Roman" w:hAnsi="Times New Roman" w:cs="Times New Roman" w:hint="eastAsia"/>
          <w:b/>
          <w:bCs/>
          <w:color w:val="000000" w:themeColor="text1"/>
          <w:kern w:val="0"/>
          <w:sz w:val="24"/>
          <w:szCs w:val="24"/>
        </w:rPr>
        <w:lastRenderedPageBreak/>
        <w:t>F</w:t>
      </w:r>
      <w:r w:rsidRPr="00A279CC"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4"/>
          <w:szCs w:val="24"/>
        </w:rPr>
        <w:t>igure S</w:t>
      </w:r>
      <w:r w:rsidR="004B3355" w:rsidRPr="00A279CC"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4"/>
          <w:szCs w:val="24"/>
        </w:rPr>
        <w:t>4</w:t>
      </w:r>
    </w:p>
    <w:p w14:paraId="1BCAD50B" w14:textId="2EDD1936" w:rsidR="00021588" w:rsidRPr="00021588" w:rsidRDefault="00A619FC" w:rsidP="00A619FC">
      <w:pPr>
        <w:widowControl/>
        <w:spacing w:line="360" w:lineRule="auto"/>
        <w:jc w:val="center"/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</w:pPr>
      <w:r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drawing>
          <wp:inline distT="0" distB="0" distL="0" distR="0" wp14:anchorId="302BED58" wp14:editId="35A24FD3">
            <wp:extent cx="5267960" cy="7473950"/>
            <wp:effectExtent l="0" t="0" r="8890" b="0"/>
            <wp:docPr id="1584335035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7960" cy="7473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5BD179" w14:textId="35232F63" w:rsidR="00021588" w:rsidRPr="00021588" w:rsidRDefault="00021588" w:rsidP="00FD2A53">
      <w:pPr>
        <w:widowControl/>
        <w:spacing w:line="360" w:lineRule="auto"/>
        <w:jc w:val="left"/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4"/>
          <w:szCs w:val="24"/>
        </w:rPr>
      </w:pPr>
    </w:p>
    <w:p w14:paraId="107FFDEE" w14:textId="2FBB2C99" w:rsidR="00021588" w:rsidRPr="00021588" w:rsidRDefault="00021588" w:rsidP="00FD2A53">
      <w:pPr>
        <w:widowControl/>
        <w:spacing w:line="360" w:lineRule="auto"/>
        <w:jc w:val="left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  <w:r w:rsidRPr="00021588"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4"/>
          <w:szCs w:val="24"/>
        </w:rPr>
        <w:t>Figure S</w:t>
      </w:r>
      <w:r w:rsidR="004B3355"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4"/>
          <w:szCs w:val="24"/>
        </w:rPr>
        <w:t>4</w:t>
      </w:r>
      <w:r w:rsidRPr="00021588"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4"/>
          <w:szCs w:val="24"/>
        </w:rPr>
        <w:t>: Peak area distribution of the qualified fragment ions of targeted peptides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. 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>Liver lysate</w:t>
      </w:r>
      <w:r w:rsidR="00583885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>s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 of 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</w:rPr>
        <w:t>Pdi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  <w:vertAlign w:val="superscript"/>
        </w:rPr>
        <w:t>fl/fl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</w:rPr>
        <w:t xml:space="preserve"> 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and </w:t>
      </w:r>
      <w:r w:rsidR="008007F9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</w:rPr>
        <w:t>Alb-cre/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</w:rPr>
        <w:t>Pdi</w:t>
      </w:r>
      <w:r w:rsidRPr="00021588">
        <w:rPr>
          <w:rFonts w:ascii="Times New Roman" w:eastAsia="Times New Roman" w:hAnsi="Times New Roman" w:cs="Times New Roman"/>
          <w:i/>
          <w:iCs/>
          <w:noProof/>
          <w:color w:val="000000" w:themeColor="text1"/>
          <w:kern w:val="0"/>
          <w:sz w:val="24"/>
          <w:szCs w:val="24"/>
          <w:vertAlign w:val="superscript"/>
        </w:rPr>
        <w:t>fl/fl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 </w:t>
      </w:r>
      <w:r w:rsidRPr="00021588">
        <w:rPr>
          <w:rFonts w:ascii="Times New Roman" w:eastAsia="Times New Roman" w:hAnsi="Times New Roman" w:cs="Times New Roman" w:hint="eastAsia"/>
          <w:noProof/>
          <w:color w:val="000000" w:themeColor="text1"/>
          <w:kern w:val="0"/>
          <w:sz w:val="24"/>
          <w:szCs w:val="24"/>
        </w:rPr>
        <w:t>m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>ice w</w:t>
      </w:r>
      <w:r w:rsidR="00583885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>ere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 alkylated with IAM and 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lastRenderedPageBreak/>
        <w:t xml:space="preserve">analyzed using PRM-MS, </w:t>
      </w:r>
      <w:r w:rsidR="00583885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and </w:t>
      </w:r>
      <w:r w:rsidRPr="00021588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</w:rPr>
        <w:t xml:space="preserve">8 peptides of MTP were </w:t>
      </w:r>
      <w:r w:rsidRPr="00021588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systematically detected by spectral matching using a previously prepared reference library. The traces of the qualified b- and y-type fragment ions of each peptide </w:t>
      </w:r>
      <w:r w:rsidR="00583885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were</w:t>
      </w:r>
      <w:r w:rsidRPr="00021588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extracted, and the peak areas </w:t>
      </w:r>
      <w:r w:rsidR="00583885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were</w:t>
      </w:r>
      <w:r w:rsidRPr="00021588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determined. The abundance of endogenous peptides was determined by summing the peak areas of fragment ions of </w:t>
      </w:r>
      <w:r w:rsidR="00583885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the </w:t>
      </w:r>
      <w:r w:rsidRPr="00021588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corresponding peptide.</w:t>
      </w:r>
    </w:p>
    <w:p w14:paraId="193D4750" w14:textId="6A2C0075" w:rsidR="00021588" w:rsidRDefault="00021588" w:rsidP="00FD2A53">
      <w:pPr>
        <w:widowControl/>
        <w:spacing w:line="360" w:lineRule="auto"/>
        <w:jc w:val="left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</w:p>
    <w:p w14:paraId="3280CF4F" w14:textId="4855239C" w:rsidR="00A279CC" w:rsidRDefault="00A279CC">
      <w:pPr>
        <w:widowControl/>
        <w:jc w:val="left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br w:type="page"/>
      </w:r>
    </w:p>
    <w:p w14:paraId="4D099E85" w14:textId="77777777" w:rsidR="00A279CC" w:rsidRPr="00A279CC" w:rsidRDefault="00A279CC" w:rsidP="00A279CC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A279C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>Figure S5</w:t>
      </w:r>
    </w:p>
    <w:p w14:paraId="05132BC3" w14:textId="60E2E5B6" w:rsidR="00A279CC" w:rsidRDefault="00A619FC" w:rsidP="00A619FC">
      <w:pPr>
        <w:spacing w:line="360" w:lineRule="auto"/>
        <w:jc w:val="center"/>
        <w:rPr>
          <w:color w:val="000000" w:themeColor="text1"/>
        </w:rPr>
      </w:pPr>
      <w:r>
        <w:rPr>
          <w:noProof/>
        </w:rPr>
        <w:drawing>
          <wp:inline distT="0" distB="0" distL="0" distR="0" wp14:anchorId="6C336D39" wp14:editId="7875F91E">
            <wp:extent cx="5274310" cy="5652135"/>
            <wp:effectExtent l="0" t="0" r="2540" b="5715"/>
            <wp:docPr id="149260164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56521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0215C7" w14:textId="2CA7175D" w:rsidR="00A279CC" w:rsidRPr="00A279CC" w:rsidRDefault="00A279CC" w:rsidP="00A279CC">
      <w:pPr>
        <w:spacing w:line="360" w:lineRule="auto"/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</w:pPr>
      <w:r w:rsidRPr="00A279CC"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4"/>
          <w:szCs w:val="24"/>
        </w:rPr>
        <w:t xml:space="preserve">Figure S5. Every disulfide bond of MTP is needed for its structural stability and expression. </w:t>
      </w:r>
      <w:r w:rsidRPr="00A279CC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(A) The changes in the Gibbs free energy (ΔΔG) values for MTP mutants with FoldX 3.0. (B-F) Conformational distribution of MTP </w:t>
      </w:r>
      <w:r w:rsidRPr="00A279CC">
        <w:rPr>
          <w:rFonts w:ascii="Times New Roman" w:eastAsia="Times New Roman" w:hAnsi="Times New Roman" w:cs="Times New Roman" w:hint="eastAsia"/>
          <w:color w:val="000000" w:themeColor="text1"/>
          <w:kern w:val="0"/>
          <w:sz w:val="24"/>
          <w:szCs w:val="24"/>
        </w:rPr>
        <w:t>protei</w:t>
      </w:r>
      <w:r w:rsidRPr="00A279CC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>ns with an intact (oxidized) (B) or missing (reduced) Cys174-Cys194 (C), Cys298-Cys301 (D), Cys440-Cys445 (E), and Cys827-Cys878 (F) disulfide bonds, projected along two major conformational eigenvectors obtained from molecular dynamics simulations which start</w:t>
      </w:r>
      <w:r w:rsidR="00583885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>ed</w:t>
      </w:r>
      <w:r w:rsidRPr="00A279CC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 from the MTP-PDI complex conformation (PDB code 6I7S), supporting the notion that the redox state of each disulfide bond has significant structural implications.</w:t>
      </w:r>
    </w:p>
    <w:p w14:paraId="39B57492" w14:textId="77777777" w:rsidR="00FD2A53" w:rsidRDefault="00FD2A53" w:rsidP="00FD2A53">
      <w:pPr>
        <w:widowControl/>
        <w:spacing w:line="360" w:lineRule="auto"/>
        <w:jc w:val="left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</w:p>
    <w:p w14:paraId="28C080C4" w14:textId="39E5A346" w:rsidR="00A279CC" w:rsidRPr="00021588" w:rsidRDefault="00A279CC" w:rsidP="00FD2A53">
      <w:pPr>
        <w:widowControl/>
        <w:spacing w:line="360" w:lineRule="auto"/>
        <w:jc w:val="left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sectPr w:rsidR="00A279CC" w:rsidRPr="00021588" w:rsidSect="00607F43"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</w:p>
    <w:p w14:paraId="7C18AF4C" w14:textId="13027038" w:rsidR="00021588" w:rsidRPr="00021588" w:rsidRDefault="00021588" w:rsidP="00FD2A53">
      <w:pPr>
        <w:widowControl/>
        <w:spacing w:line="360" w:lineRule="auto"/>
        <w:jc w:val="left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  <w:r w:rsidRPr="00021588">
        <w:rPr>
          <w:rFonts w:ascii="Times New Roman" w:eastAsia="Times New Roman" w:hAnsi="Times New Roman" w:cs="Times New Roman" w:hint="eastAsia"/>
          <w:b/>
          <w:bCs/>
          <w:color w:val="000000" w:themeColor="text1"/>
          <w:kern w:val="0"/>
          <w:sz w:val="24"/>
          <w:szCs w:val="24"/>
        </w:rPr>
        <w:lastRenderedPageBreak/>
        <w:t>T</w:t>
      </w:r>
      <w:r w:rsidRPr="00021588"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4"/>
          <w:szCs w:val="24"/>
        </w:rPr>
        <w:t xml:space="preserve">able S1. Plasma biochemical parameters of hepatocyte PDI-deleted mice and control mice. 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Plasma was isolated from 12-hour-fasted </w:t>
      </w:r>
      <w:r w:rsidR="008007F9">
        <w:rPr>
          <w:rFonts w:ascii="Times New Roman" w:hAnsi="Times New Roman" w:cs="Times New Roman"/>
          <w:i/>
          <w:iCs/>
          <w:color w:val="000000" w:themeColor="text1"/>
          <w:kern w:val="0"/>
          <w:sz w:val="24"/>
          <w:szCs w:val="24"/>
        </w:rPr>
        <w:t>Alb-cre/</w:t>
      </w:r>
      <w:r w:rsidRPr="00021588">
        <w:rPr>
          <w:rFonts w:ascii="Times New Roman" w:hAnsi="Times New Roman" w:cs="Times New Roman"/>
          <w:i/>
          <w:iCs/>
          <w:color w:val="000000" w:themeColor="text1"/>
          <w:kern w:val="0"/>
          <w:sz w:val="24"/>
          <w:szCs w:val="24"/>
        </w:rPr>
        <w:t>Pdi</w:t>
      </w:r>
      <w:r w:rsidRPr="00021588">
        <w:rPr>
          <w:rFonts w:ascii="Times New Roman" w:hAnsi="Times New Roman" w:cs="Times New Roman"/>
          <w:i/>
          <w:iCs/>
          <w:color w:val="000000" w:themeColor="text1"/>
          <w:kern w:val="0"/>
          <w:sz w:val="24"/>
          <w:szCs w:val="24"/>
          <w:vertAlign w:val="superscript"/>
        </w:rPr>
        <w:t>fl/fl</w:t>
      </w:r>
      <w:r w:rsidRPr="00021588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(n=6)</w:t>
      </w:r>
      <w:r w:rsidRPr="00021588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perscript"/>
        </w:rPr>
        <w:t xml:space="preserve"> </w:t>
      </w:r>
      <w:r w:rsidRPr="00021588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and </w:t>
      </w:r>
      <w:r w:rsidRPr="00021588">
        <w:rPr>
          <w:rFonts w:ascii="Times New Roman" w:hAnsi="Times New Roman" w:cs="Times New Roman"/>
          <w:i/>
          <w:iCs/>
          <w:color w:val="000000" w:themeColor="text1"/>
          <w:kern w:val="0"/>
          <w:sz w:val="24"/>
          <w:szCs w:val="24"/>
        </w:rPr>
        <w:t>Pdi</w:t>
      </w:r>
      <w:r w:rsidRPr="00021588">
        <w:rPr>
          <w:rFonts w:ascii="Times New Roman" w:hAnsi="Times New Roman" w:cs="Times New Roman"/>
          <w:i/>
          <w:iCs/>
          <w:color w:val="000000" w:themeColor="text1"/>
          <w:kern w:val="0"/>
          <w:sz w:val="24"/>
          <w:szCs w:val="24"/>
          <w:vertAlign w:val="superscript"/>
        </w:rPr>
        <w:t>fl/fl</w:t>
      </w:r>
      <w:r w:rsidRPr="00021588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(n=6) mice, </w:t>
      </w:r>
      <w:r w:rsidR="00583885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and subsequently </w:t>
      </w:r>
      <w:r w:rsidRPr="00021588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analyzed </w:t>
      </w:r>
      <w:r w:rsidR="00583885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via </w:t>
      </w:r>
      <w:r w:rsidRPr="00021588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a 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>fully automatic biochemical analyzer. Two-tailed Student’s t-test</w:t>
      </w:r>
      <w:r w:rsidR="00583885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>s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 w</w:t>
      </w:r>
      <w:r w:rsidR="00583885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>ere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 used to calculate p-values, and</w:t>
      </w:r>
      <w:r w:rsidR="00583885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 the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 data are shown as mean ± SEM.</w:t>
      </w:r>
      <w:r w:rsidRPr="00021588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</w:t>
      </w:r>
    </w:p>
    <w:tbl>
      <w:tblPr>
        <w:tblW w:w="8364" w:type="dxa"/>
        <w:tblLook w:val="04A0" w:firstRow="1" w:lastRow="0" w:firstColumn="1" w:lastColumn="0" w:noHBand="0" w:noVBand="1"/>
      </w:tblPr>
      <w:tblGrid>
        <w:gridCol w:w="3686"/>
        <w:gridCol w:w="1701"/>
        <w:gridCol w:w="1417"/>
        <w:gridCol w:w="1560"/>
      </w:tblGrid>
      <w:tr w:rsidR="00021588" w:rsidRPr="00021588" w14:paraId="34AF5E6D" w14:textId="77777777" w:rsidTr="00D13D2E">
        <w:trPr>
          <w:trHeight w:val="276"/>
        </w:trPr>
        <w:tc>
          <w:tcPr>
            <w:tcW w:w="3686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09FD7B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Parameters</w:t>
            </w: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4E2FB9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hAnsi="Arial" w:cs="Arial"/>
                <w:i/>
                <w:iCs/>
                <w:color w:val="000000" w:themeColor="text1"/>
                <w:kern w:val="0"/>
                <w:sz w:val="16"/>
                <w:szCs w:val="16"/>
              </w:rPr>
              <w:t>Pdi</w:t>
            </w:r>
            <w:r w:rsidRPr="00021588">
              <w:rPr>
                <w:rFonts w:ascii="Arial" w:hAnsi="Arial" w:cs="Arial"/>
                <w:i/>
                <w:iCs/>
                <w:color w:val="000000" w:themeColor="text1"/>
                <w:kern w:val="0"/>
                <w:sz w:val="16"/>
                <w:szCs w:val="16"/>
                <w:vertAlign w:val="superscript"/>
              </w:rPr>
              <w:t>fl/fl</w:t>
            </w:r>
          </w:p>
        </w:tc>
        <w:tc>
          <w:tcPr>
            <w:tcW w:w="141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89B674" w14:textId="6955CD41" w:rsidR="00021588" w:rsidRPr="00021588" w:rsidRDefault="008007F9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color w:val="000000" w:themeColor="text1"/>
                <w:kern w:val="0"/>
                <w:sz w:val="16"/>
                <w:szCs w:val="16"/>
              </w:rPr>
              <w:t>Alb-cre/</w:t>
            </w:r>
            <w:r w:rsidR="00021588" w:rsidRPr="00021588">
              <w:rPr>
                <w:rFonts w:ascii="Arial" w:hAnsi="Arial" w:cs="Arial"/>
                <w:i/>
                <w:iCs/>
                <w:color w:val="000000" w:themeColor="text1"/>
                <w:kern w:val="0"/>
                <w:sz w:val="16"/>
                <w:szCs w:val="16"/>
              </w:rPr>
              <w:t>Pdi</w:t>
            </w:r>
            <w:r w:rsidR="00021588" w:rsidRPr="00021588">
              <w:rPr>
                <w:rFonts w:ascii="Arial" w:hAnsi="Arial" w:cs="Arial"/>
                <w:i/>
                <w:iCs/>
                <w:color w:val="000000" w:themeColor="text1"/>
                <w:kern w:val="0"/>
                <w:sz w:val="16"/>
                <w:szCs w:val="16"/>
                <w:vertAlign w:val="superscript"/>
              </w:rPr>
              <w:t>fl/fl</w:t>
            </w:r>
          </w:p>
        </w:tc>
        <w:tc>
          <w:tcPr>
            <w:tcW w:w="15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296FB6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P value</w:t>
            </w:r>
          </w:p>
        </w:tc>
      </w:tr>
      <w:tr w:rsidR="00021588" w:rsidRPr="00021588" w14:paraId="5647B175" w14:textId="77777777" w:rsidTr="00D13D2E">
        <w:trPr>
          <w:trHeight w:val="276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6561C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lanine Aminotransferase (ALT), IU/L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E25A32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31.17±2.7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B0AD4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36.00±3.84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B389C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0.3294 </w:t>
            </w:r>
          </w:p>
        </w:tc>
      </w:tr>
      <w:tr w:rsidR="00021588" w:rsidRPr="00021588" w14:paraId="723ABCA4" w14:textId="77777777" w:rsidTr="00D13D2E">
        <w:trPr>
          <w:trHeight w:val="276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FA7DA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spartate Aminotransferase (AST), IU/L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72193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61.00±11.3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1FD3E7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55.00±7.84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11140A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0.6731 </w:t>
            </w:r>
          </w:p>
        </w:tc>
      </w:tr>
      <w:tr w:rsidR="00021588" w:rsidRPr="00021588" w14:paraId="1747F383" w14:textId="77777777" w:rsidTr="00D13D2E">
        <w:trPr>
          <w:trHeight w:val="276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3C6D4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otal Protein (TP), g/L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F988B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39.53±2.1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1BEB0F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40.27±2.4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55AC4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0.8251 </w:t>
            </w:r>
          </w:p>
        </w:tc>
      </w:tr>
      <w:tr w:rsidR="00021588" w:rsidRPr="00021588" w14:paraId="3D2D0A7D" w14:textId="77777777" w:rsidTr="00D13D2E">
        <w:trPr>
          <w:trHeight w:val="276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55A80E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lbumin (ALB), g/L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CF527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25.43±1.6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F5D1BB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26.75±1.5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BB073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0.5702 </w:t>
            </w:r>
          </w:p>
        </w:tc>
      </w:tr>
      <w:tr w:rsidR="00021588" w:rsidRPr="00021588" w14:paraId="61852D32" w14:textId="77777777" w:rsidTr="00D13D2E">
        <w:trPr>
          <w:trHeight w:val="276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F827AB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otal Bilirubin (TBIL), μmol/L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167ED2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0.72±0.1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C24DE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0.68±0.14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EF25AD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0.8585 </w:t>
            </w:r>
          </w:p>
        </w:tc>
      </w:tr>
      <w:tr w:rsidR="00021588" w:rsidRPr="00021588" w14:paraId="6C492C0A" w14:textId="77777777" w:rsidTr="00D13D2E">
        <w:trPr>
          <w:trHeight w:val="276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3BEB7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Glucose (GLU), mmol/L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84D5E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8.26±1.0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9CF5A7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2.96±0.5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8CDBB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0.0013 </w:t>
            </w:r>
          </w:p>
        </w:tc>
      </w:tr>
      <w:tr w:rsidR="00021588" w:rsidRPr="00021588" w14:paraId="43DAD55F" w14:textId="77777777" w:rsidTr="00D13D2E">
        <w:trPr>
          <w:trHeight w:val="276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B62CF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Blood Urea Nitrogen (BUN), mmol/L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7A7DAE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11.70±1.3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347E4A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13.28±1.20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D9CF3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0.3941 </w:t>
            </w:r>
          </w:p>
        </w:tc>
      </w:tr>
      <w:tr w:rsidR="00021588" w:rsidRPr="00021588" w14:paraId="460D4176" w14:textId="77777777" w:rsidTr="00D13D2E">
        <w:trPr>
          <w:trHeight w:val="276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3865BE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Lactate Dehydrogenase (LDH), IU/L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407C2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206.20±40.4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CA803C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192.70±33.09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640B5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0.8015 </w:t>
            </w:r>
          </w:p>
        </w:tc>
      </w:tr>
      <w:tr w:rsidR="00021588" w:rsidRPr="00021588" w14:paraId="5D2757E6" w14:textId="77777777" w:rsidTr="00D13D2E">
        <w:trPr>
          <w:trHeight w:val="276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52051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holesterol (CHOL), mmol/L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056BBD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2.23±0.2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300DB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0.61±0.13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44D18A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0.0002 </w:t>
            </w:r>
          </w:p>
        </w:tc>
      </w:tr>
      <w:tr w:rsidR="00021588" w:rsidRPr="00021588" w14:paraId="140AB3D4" w14:textId="77777777" w:rsidTr="00D13D2E">
        <w:trPr>
          <w:trHeight w:val="276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3F84F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riglyceride (TG), mmol/L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39BBCE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0.30±0.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E67DCB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0.06±0.02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7491CF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&lt;0.0001</w:t>
            </w:r>
          </w:p>
        </w:tc>
      </w:tr>
      <w:tr w:rsidR="00021588" w:rsidRPr="00021588" w14:paraId="78AE3C19" w14:textId="77777777" w:rsidTr="00D13D2E">
        <w:trPr>
          <w:trHeight w:val="276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188C7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High-density Lipoprotein (HDL), mmol/L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094669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1.63±0.1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EF766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0.50±0.10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5C1F1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0.0002 </w:t>
            </w:r>
          </w:p>
        </w:tc>
      </w:tr>
      <w:tr w:rsidR="00021588" w:rsidRPr="00021588" w14:paraId="1B19F1A5" w14:textId="77777777" w:rsidTr="00D13D2E">
        <w:trPr>
          <w:trHeight w:val="288"/>
        </w:trPr>
        <w:tc>
          <w:tcPr>
            <w:tcW w:w="36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448D88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Low Density Cholesterol (LDL), mmol/L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F67D64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0.32±0.0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3516C7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0.07±0.0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B7CBFF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0.0057 </w:t>
            </w:r>
          </w:p>
        </w:tc>
      </w:tr>
    </w:tbl>
    <w:p w14:paraId="4D581218" w14:textId="77777777" w:rsidR="00021588" w:rsidRPr="00021588" w:rsidRDefault="00021588" w:rsidP="00FD2A53">
      <w:pPr>
        <w:widowControl/>
        <w:spacing w:line="360" w:lineRule="auto"/>
        <w:jc w:val="left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</w:p>
    <w:p w14:paraId="46BB03AD" w14:textId="77777777" w:rsidR="00021588" w:rsidRPr="00021588" w:rsidRDefault="00021588" w:rsidP="00FD2A53">
      <w:pPr>
        <w:widowControl/>
        <w:spacing w:line="360" w:lineRule="auto"/>
        <w:jc w:val="left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</w:p>
    <w:p w14:paraId="0F88DF57" w14:textId="77777777" w:rsidR="00021588" w:rsidRPr="00021588" w:rsidRDefault="00021588" w:rsidP="00FD2A53">
      <w:pPr>
        <w:widowControl/>
        <w:spacing w:line="360" w:lineRule="auto"/>
        <w:jc w:val="left"/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sectPr w:rsidR="00021588" w:rsidRPr="00021588" w:rsidSect="00607F43"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br w:type="page"/>
      </w:r>
    </w:p>
    <w:p w14:paraId="10ECB7C4" w14:textId="54035C19" w:rsidR="00021588" w:rsidRPr="00021588" w:rsidRDefault="00021588" w:rsidP="00FD2A53">
      <w:pPr>
        <w:widowControl/>
        <w:spacing w:line="360" w:lineRule="auto"/>
        <w:jc w:val="left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  <w:r w:rsidRPr="00021588">
        <w:rPr>
          <w:rFonts w:ascii="Times New Roman" w:eastAsia="Times New Roman" w:hAnsi="Times New Roman" w:cs="Times New Roman" w:hint="eastAsia"/>
          <w:b/>
          <w:bCs/>
          <w:color w:val="000000" w:themeColor="text1"/>
          <w:kern w:val="0"/>
          <w:sz w:val="24"/>
          <w:szCs w:val="24"/>
        </w:rPr>
        <w:lastRenderedPageBreak/>
        <w:t>T</w:t>
      </w:r>
      <w:r w:rsidRPr="00021588"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4"/>
          <w:szCs w:val="24"/>
        </w:rPr>
        <w:t>able S2. Spectral library of alkylated synthesi</w:t>
      </w:r>
      <w:r w:rsidR="00583885"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4"/>
          <w:szCs w:val="24"/>
        </w:rPr>
        <w:t>zed</w:t>
      </w:r>
      <w:r w:rsidRPr="00021588">
        <w:rPr>
          <w:rFonts w:ascii="Times New Roman" w:eastAsia="Times New Roman" w:hAnsi="Times New Roman" w:cs="Times New Roman"/>
          <w:b/>
          <w:bCs/>
          <w:color w:val="000000" w:themeColor="text1"/>
          <w:kern w:val="0"/>
          <w:sz w:val="24"/>
          <w:szCs w:val="24"/>
        </w:rPr>
        <w:t xml:space="preserve"> peptides.</w:t>
      </w:r>
      <w:r w:rsidRPr="00021588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 </w:t>
      </w:r>
      <w:r w:rsidR="00583885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Eight</w:t>
      </w:r>
      <w:r w:rsidRPr="00021588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peptides of MTP were synthesized and alkylated with iodoacetamide, </w:t>
      </w:r>
      <w:r w:rsidR="00583885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and subsequently </w:t>
      </w:r>
      <w:r w:rsidRPr="00021588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analyzed using DDA mode of mass spectrometry. The raw files </w:t>
      </w:r>
      <w:r w:rsidRPr="00021588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were</w:t>
      </w:r>
      <w:r w:rsidRPr="00021588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search</w:t>
      </w:r>
      <w:r w:rsidRPr="00021588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ed</w:t>
      </w:r>
      <w:r w:rsidRPr="00021588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by </w:t>
      </w:r>
      <w:r w:rsidRPr="00021588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using</w:t>
      </w:r>
      <w:bookmarkStart w:id="0" w:name="OLE_LINK38"/>
      <w:r w:rsidR="00583885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</w:t>
      </w:r>
      <w:r w:rsidRPr="00021588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a quantitative proteomics software package (MaxQuant 1.6.15.0)</w:t>
      </w:r>
      <w:bookmarkEnd w:id="0"/>
      <w:r w:rsidRPr="00021588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, and the processed data w</w:t>
      </w:r>
      <w:r w:rsidR="00583885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ere</w:t>
      </w:r>
      <w:r w:rsidRPr="00021588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imported into Skyline 20.1 software to build a spectral library as follow</w:t>
      </w:r>
      <w:r w:rsidR="00583885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s</w:t>
      </w:r>
      <w:r w:rsidRPr="00021588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.</w:t>
      </w:r>
    </w:p>
    <w:tbl>
      <w:tblPr>
        <w:tblW w:w="8789" w:type="dxa"/>
        <w:tblLayout w:type="fixed"/>
        <w:tblLook w:val="04A0" w:firstRow="1" w:lastRow="0" w:firstColumn="1" w:lastColumn="0" w:noHBand="0" w:noVBand="1"/>
      </w:tblPr>
      <w:tblGrid>
        <w:gridCol w:w="1276"/>
        <w:gridCol w:w="3686"/>
        <w:gridCol w:w="1275"/>
        <w:gridCol w:w="567"/>
        <w:gridCol w:w="709"/>
        <w:gridCol w:w="709"/>
        <w:gridCol w:w="567"/>
      </w:tblGrid>
      <w:tr w:rsidR="0028083B" w:rsidRPr="00021588" w14:paraId="2A619821" w14:textId="77777777" w:rsidTr="00F42089">
        <w:trPr>
          <w:trHeight w:val="360"/>
        </w:trPr>
        <w:tc>
          <w:tcPr>
            <w:tcW w:w="127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33155B78" w14:textId="269C792E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>
              <w:rPr>
                <w:rFonts w:ascii="Arial" w:eastAsia="等线" w:hAnsi="Arial" w:cs="Arial" w:hint="eastAsia"/>
                <w:color w:val="000000" w:themeColor="text1"/>
                <w:kern w:val="0"/>
                <w:sz w:val="16"/>
                <w:szCs w:val="16"/>
              </w:rPr>
              <w:t>C</w:t>
            </w:r>
            <w:r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ysteine</w:t>
            </w:r>
          </w:p>
        </w:tc>
        <w:tc>
          <w:tcPr>
            <w:tcW w:w="368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452A5A7" w14:textId="100F3949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lkylated synthetic peptides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A9F47F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Mass [m/z]</w:t>
            </w:r>
          </w:p>
        </w:tc>
        <w:tc>
          <w:tcPr>
            <w:tcW w:w="56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159D82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S [z]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4830E2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Start [min]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8831D5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End [min]</w:t>
            </w:r>
          </w:p>
        </w:tc>
        <w:tc>
          <w:tcPr>
            <w:tcW w:w="56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EC96CA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NCE</w:t>
            </w:r>
          </w:p>
        </w:tc>
      </w:tr>
      <w:tr w:rsidR="0028083B" w:rsidRPr="00021588" w14:paraId="476D92AE" w14:textId="77777777" w:rsidTr="003108D4">
        <w:trPr>
          <w:trHeight w:val="276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4CA0567B" w14:textId="111DA5DB" w:rsidR="0028083B" w:rsidRPr="00021588" w:rsidRDefault="003108D4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>
              <w:rPr>
                <w:rFonts w:ascii="Arial" w:eastAsia="等线" w:hAnsi="Arial" w:cs="Arial" w:hint="eastAsia"/>
                <w:color w:val="000000" w:themeColor="text1"/>
                <w:kern w:val="0"/>
                <w:sz w:val="16"/>
                <w:szCs w:val="16"/>
              </w:rPr>
              <w:t>N</w:t>
            </w:r>
            <w:r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one (Control)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15EE2B" w14:textId="5562DC0A" w:rsidR="0028083B" w:rsidRPr="00021588" w:rsidRDefault="0028083B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EFYSYENEPVGIENLK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5EF310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965.95708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9F8800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14403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18.18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0B0307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24.18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FF884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27</w:t>
            </w:r>
          </w:p>
        </w:tc>
      </w:tr>
      <w:tr w:rsidR="0028083B" w:rsidRPr="00021588" w14:paraId="6CCF7632" w14:textId="77777777" w:rsidTr="00F42089">
        <w:trPr>
          <w:trHeight w:val="276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AC530F" w14:textId="23296126" w:rsidR="0028083B" w:rsidRPr="00021588" w:rsidRDefault="00F42089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>
              <w:rPr>
                <w:rFonts w:ascii="Arial" w:eastAsia="等线" w:hAnsi="Arial" w:cs="Arial" w:hint="eastAsia"/>
                <w:color w:val="000000" w:themeColor="text1"/>
                <w:kern w:val="0"/>
                <w:sz w:val="16"/>
                <w:szCs w:val="16"/>
              </w:rPr>
              <w:t>C</w:t>
            </w:r>
            <w:r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174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A0F5ED" w14:textId="3E228746" w:rsidR="0028083B" w:rsidRPr="00021588" w:rsidRDefault="0028083B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GLASLFQMQLSSGTTNEVDISGDC[IAM]K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076156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886.75103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DEAB8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9283D0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19.84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D79CC7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25.84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A64C72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27</w:t>
            </w:r>
          </w:p>
        </w:tc>
      </w:tr>
      <w:tr w:rsidR="0028083B" w:rsidRPr="00021588" w14:paraId="4741F39F" w14:textId="77777777" w:rsidTr="00F42089">
        <w:trPr>
          <w:trHeight w:val="276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5FAE3F" w14:textId="4B65285C" w:rsidR="0028083B" w:rsidRPr="00021588" w:rsidRDefault="00F42089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>
              <w:rPr>
                <w:rFonts w:ascii="Arial" w:eastAsia="等线" w:hAnsi="Arial" w:cs="Arial" w:hint="eastAsia"/>
                <w:color w:val="000000" w:themeColor="text1"/>
                <w:kern w:val="0"/>
                <w:sz w:val="16"/>
                <w:szCs w:val="16"/>
              </w:rPr>
              <w:t>C</w:t>
            </w:r>
            <w:r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194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F652A0" w14:textId="66FB3CFD" w:rsidR="0028083B" w:rsidRPr="00021588" w:rsidRDefault="0028083B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LDTC[IAM]K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CA4B6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354.17326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792D6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2908D7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3.498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44E591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9.498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27ADC4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27</w:t>
            </w:r>
          </w:p>
        </w:tc>
      </w:tr>
      <w:tr w:rsidR="0028083B" w:rsidRPr="00021588" w14:paraId="2635EAAE" w14:textId="77777777" w:rsidTr="00F42089">
        <w:trPr>
          <w:trHeight w:val="276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2F8421" w14:textId="48F16B1B" w:rsidR="0028083B" w:rsidRPr="00021588" w:rsidRDefault="00F42089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>
              <w:rPr>
                <w:rFonts w:ascii="Arial" w:eastAsia="等线" w:hAnsi="Arial" w:cs="Arial" w:hint="eastAsia"/>
                <w:color w:val="000000" w:themeColor="text1"/>
                <w:kern w:val="0"/>
                <w:sz w:val="16"/>
                <w:szCs w:val="16"/>
              </w:rPr>
              <w:t>C</w:t>
            </w:r>
            <w:r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301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2BF62D" w14:textId="24AC75CA" w:rsidR="0028083B" w:rsidRPr="00021588" w:rsidRDefault="0028083B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GC[IAM]PSLAEHWK 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8FFDE7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395.52208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0C73CB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2E34C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8.59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6CF6D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14.59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A042F8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27</w:t>
            </w:r>
          </w:p>
        </w:tc>
      </w:tr>
      <w:tr w:rsidR="0028083B" w:rsidRPr="00021588" w14:paraId="660B0918" w14:textId="77777777" w:rsidTr="00F42089">
        <w:trPr>
          <w:trHeight w:val="276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E551A1" w14:textId="09D59F3E" w:rsidR="0028083B" w:rsidRPr="00021588" w:rsidRDefault="00F42089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>
              <w:rPr>
                <w:rFonts w:ascii="Arial" w:eastAsia="等线" w:hAnsi="Arial" w:cs="Arial" w:hint="eastAsia"/>
                <w:color w:val="000000" w:themeColor="text1"/>
                <w:kern w:val="0"/>
                <w:sz w:val="16"/>
                <w:szCs w:val="16"/>
              </w:rPr>
              <w:t>C</w:t>
            </w:r>
            <w:r w:rsidR="00FE02E4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397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78CCBB" w14:textId="44EC8CE0" w:rsidR="0028083B" w:rsidRPr="00021588" w:rsidRDefault="0028083B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FLYAC[IAM]GFATHPDEELLR 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5312A1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680.32789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E6527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7B91FE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24.94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C6475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30.94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6DCA3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27</w:t>
            </w:r>
          </w:p>
        </w:tc>
      </w:tr>
      <w:tr w:rsidR="0028083B" w:rsidRPr="00021588" w14:paraId="40526AB1" w14:textId="77777777" w:rsidTr="00F42089">
        <w:trPr>
          <w:trHeight w:val="276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B190DB" w14:textId="6AC524B0" w:rsidR="0028083B" w:rsidRPr="00021588" w:rsidRDefault="00FE02E4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440-C445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68BA2E" w14:textId="157968AE" w:rsidR="0028083B" w:rsidRPr="00021588" w:rsidRDefault="0028083B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LC[IAM]QNEGC[IAM]K 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BB5618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504.71550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2B954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EC807E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2.345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0A255B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8.345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480E1E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27</w:t>
            </w:r>
          </w:p>
        </w:tc>
      </w:tr>
      <w:tr w:rsidR="0028083B" w:rsidRPr="00021588" w14:paraId="4D5785F4" w14:textId="77777777" w:rsidTr="00F42089">
        <w:trPr>
          <w:trHeight w:val="276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DF83F7" w14:textId="232A77C1" w:rsidR="0028083B" w:rsidRPr="00021588" w:rsidRDefault="00FE02E4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>
              <w:rPr>
                <w:rFonts w:ascii="Arial" w:eastAsia="等线" w:hAnsi="Arial" w:cs="Arial" w:hint="eastAsia"/>
                <w:color w:val="000000" w:themeColor="text1"/>
                <w:kern w:val="0"/>
                <w:sz w:val="16"/>
                <w:szCs w:val="16"/>
              </w:rPr>
              <w:t>C</w:t>
            </w:r>
            <w:r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827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D3E151" w14:textId="500F23DC" w:rsidR="0028083B" w:rsidRPr="00021588" w:rsidRDefault="0028083B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ETEAGLEFISTVQFSQYPFLVC[IAM]MQMDK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77B22C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1090.51162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B2257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15412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23.28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E3291A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29.28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ACC03C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27</w:t>
            </w:r>
          </w:p>
        </w:tc>
      </w:tr>
      <w:tr w:rsidR="0028083B" w:rsidRPr="00021588" w14:paraId="73FD40AA" w14:textId="77777777" w:rsidTr="00F42089">
        <w:trPr>
          <w:trHeight w:val="288"/>
        </w:trPr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7B316C20" w14:textId="2A254A07" w:rsidR="0028083B" w:rsidRPr="00021588" w:rsidRDefault="00FE02E4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>
              <w:rPr>
                <w:rFonts w:ascii="Arial" w:eastAsia="等线" w:hAnsi="Arial" w:cs="Arial" w:hint="eastAsia"/>
                <w:color w:val="000000" w:themeColor="text1"/>
                <w:kern w:val="0"/>
                <w:sz w:val="16"/>
                <w:szCs w:val="16"/>
              </w:rPr>
              <w:t>C</w:t>
            </w:r>
            <w:r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866, C878</w:t>
            </w:r>
          </w:p>
        </w:tc>
        <w:tc>
          <w:tcPr>
            <w:tcW w:w="36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45003E9" w14:textId="77777777" w:rsidR="0028083B" w:rsidRDefault="0028083B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ESLVAGC[IAM]ELPLHQENSEMC[IAM]N</w:t>
            </w:r>
          </w:p>
          <w:p w14:paraId="31BAB869" w14:textId="45E2AE92" w:rsidR="0028083B" w:rsidRPr="00021588" w:rsidRDefault="0028083B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VVFPPQPESDNSGGWF 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4154A8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1354.26439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5999EE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7324B0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19.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535CFE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25.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2322DD" w14:textId="77777777" w:rsidR="0028083B" w:rsidRPr="00021588" w:rsidRDefault="0028083B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27</w:t>
            </w:r>
          </w:p>
        </w:tc>
      </w:tr>
    </w:tbl>
    <w:p w14:paraId="55A6B3CC" w14:textId="77777777" w:rsidR="00021588" w:rsidRPr="00021588" w:rsidRDefault="00021588" w:rsidP="00FD2A53">
      <w:pPr>
        <w:widowControl/>
        <w:spacing w:line="360" w:lineRule="auto"/>
        <w:jc w:val="left"/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</w:pPr>
    </w:p>
    <w:p w14:paraId="774C76B1" w14:textId="77777777" w:rsidR="00021588" w:rsidRPr="00021588" w:rsidRDefault="00021588" w:rsidP="00FD2A53">
      <w:pPr>
        <w:widowControl/>
        <w:spacing w:line="360" w:lineRule="auto"/>
        <w:jc w:val="left"/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</w:pPr>
    </w:p>
    <w:p w14:paraId="4B725F7C" w14:textId="77777777" w:rsidR="00021588" w:rsidRPr="00021588" w:rsidRDefault="00021588" w:rsidP="00FD2A53">
      <w:pPr>
        <w:widowControl/>
        <w:spacing w:line="360" w:lineRule="auto"/>
        <w:jc w:val="left"/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sectPr w:rsidR="00021588" w:rsidRPr="00021588" w:rsidSect="00607F43"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</w:p>
    <w:p w14:paraId="7DC5E332" w14:textId="77777777" w:rsidR="00021588" w:rsidRPr="00021588" w:rsidRDefault="00021588" w:rsidP="00FD2A53">
      <w:pPr>
        <w:widowControl/>
        <w:spacing w:line="360" w:lineRule="auto"/>
        <w:jc w:val="left"/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</w:pPr>
    </w:p>
    <w:tbl>
      <w:tblPr>
        <w:tblW w:w="9804" w:type="dxa"/>
        <w:tblLook w:val="04A0" w:firstRow="1" w:lastRow="0" w:firstColumn="1" w:lastColumn="0" w:noHBand="0" w:noVBand="1"/>
      </w:tblPr>
      <w:tblGrid>
        <w:gridCol w:w="1843"/>
        <w:gridCol w:w="3728"/>
        <w:gridCol w:w="483"/>
        <w:gridCol w:w="2735"/>
        <w:gridCol w:w="1015"/>
      </w:tblGrid>
      <w:tr w:rsidR="00021588" w:rsidRPr="00021588" w14:paraId="3347FCAF" w14:textId="77777777" w:rsidTr="00D13D2E">
        <w:trPr>
          <w:trHeight w:val="276"/>
        </w:trPr>
        <w:tc>
          <w:tcPr>
            <w:tcW w:w="980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A9FC7C" w14:textId="3AC99B3F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021588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 xml:space="preserve">Table S3: </w:t>
            </w:r>
            <w:r w:rsidR="00583885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S</w:t>
            </w:r>
            <w:r w:rsidRPr="00021588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equences</w:t>
            </w:r>
            <w:r w:rsidR="00583885" w:rsidRPr="00021588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="00583885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of p</w:t>
            </w:r>
            <w:r w:rsidR="00583885" w:rsidRPr="00021588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rimer</w:t>
            </w:r>
            <w:r w:rsidR="00583885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s</w:t>
            </w:r>
            <w:r w:rsidRPr="00021588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 xml:space="preserve"> used for genotyping and quantitative PCR</w:t>
            </w:r>
          </w:p>
        </w:tc>
      </w:tr>
      <w:tr w:rsidR="00021588" w:rsidRPr="00021588" w14:paraId="32890D7B" w14:textId="77777777" w:rsidTr="00D13D2E">
        <w:trPr>
          <w:trHeight w:val="276"/>
        </w:trPr>
        <w:tc>
          <w:tcPr>
            <w:tcW w:w="980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B5A508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20"/>
                <w:szCs w:val="20"/>
              </w:rPr>
            </w:pPr>
          </w:p>
        </w:tc>
      </w:tr>
      <w:tr w:rsidR="00021588" w:rsidRPr="00021588" w14:paraId="72E04C52" w14:textId="77777777" w:rsidTr="00D13D2E">
        <w:trPr>
          <w:gridAfter w:val="1"/>
          <w:wAfter w:w="1015" w:type="dxa"/>
          <w:trHeight w:val="288"/>
        </w:trPr>
        <w:tc>
          <w:tcPr>
            <w:tcW w:w="184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D6FEF9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b/>
                <w:bCs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b/>
                <w:bCs/>
                <w:color w:val="000000" w:themeColor="text1"/>
                <w:kern w:val="0"/>
                <w:sz w:val="16"/>
                <w:szCs w:val="16"/>
              </w:rPr>
              <w:t xml:space="preserve">Genes </w:t>
            </w:r>
          </w:p>
        </w:tc>
        <w:tc>
          <w:tcPr>
            <w:tcW w:w="372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0087C0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b/>
                <w:bCs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b/>
                <w:bCs/>
                <w:color w:val="000000" w:themeColor="text1"/>
                <w:kern w:val="0"/>
                <w:sz w:val="16"/>
                <w:szCs w:val="16"/>
              </w:rPr>
              <w:t>Forward</w:t>
            </w:r>
          </w:p>
        </w:tc>
        <w:tc>
          <w:tcPr>
            <w:tcW w:w="3218" w:type="dxa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649CCE" w14:textId="77777777" w:rsidR="00021588" w:rsidRPr="00021588" w:rsidRDefault="00021588" w:rsidP="00FD2A53">
            <w:pPr>
              <w:widowControl/>
              <w:spacing w:line="360" w:lineRule="auto"/>
              <w:jc w:val="center"/>
              <w:rPr>
                <w:rFonts w:ascii="Arial" w:eastAsia="等线" w:hAnsi="Arial" w:cs="Arial"/>
                <w:b/>
                <w:bCs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b/>
                <w:bCs/>
                <w:color w:val="000000" w:themeColor="text1"/>
                <w:kern w:val="0"/>
                <w:sz w:val="16"/>
                <w:szCs w:val="16"/>
              </w:rPr>
              <w:t>Reverse</w:t>
            </w:r>
          </w:p>
        </w:tc>
      </w:tr>
      <w:tr w:rsidR="00021588" w:rsidRPr="00021588" w14:paraId="5A3D19E7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DCDC8D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b/>
                <w:bCs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b/>
                <w:bCs/>
                <w:color w:val="000000" w:themeColor="text1"/>
                <w:kern w:val="0"/>
                <w:sz w:val="16"/>
                <w:szCs w:val="16"/>
              </w:rPr>
              <w:t>Genotyping</w:t>
            </w:r>
          </w:p>
        </w:tc>
        <w:tc>
          <w:tcPr>
            <w:tcW w:w="37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05E351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321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EE68F3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　</w:t>
            </w:r>
          </w:p>
        </w:tc>
      </w:tr>
      <w:tr w:rsidR="00021588" w:rsidRPr="00021588" w14:paraId="0268F0F6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794C5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lb-cre 1/2</w:t>
            </w:r>
          </w:p>
        </w:tc>
        <w:tc>
          <w:tcPr>
            <w:tcW w:w="3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B35250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TGGCCCCTTACCATAACTG</w:t>
            </w:r>
          </w:p>
        </w:tc>
        <w:tc>
          <w:tcPr>
            <w:tcW w:w="3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698D93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GCAAACATCACATGCACAC</w:t>
            </w:r>
          </w:p>
        </w:tc>
      </w:tr>
      <w:tr w:rsidR="00021588" w:rsidRPr="00021588" w14:paraId="57B4994B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F0B575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lb-cre 2/3</w:t>
            </w:r>
          </w:p>
        </w:tc>
        <w:tc>
          <w:tcPr>
            <w:tcW w:w="3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E03CD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TGGCCCCTTACCATAACTG</w:t>
            </w:r>
          </w:p>
        </w:tc>
        <w:tc>
          <w:tcPr>
            <w:tcW w:w="3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94A616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GAAGCAGAAGCTTAGGAAGATGG</w:t>
            </w:r>
          </w:p>
        </w:tc>
      </w:tr>
      <w:tr w:rsidR="00021588" w:rsidRPr="00021588" w14:paraId="27D2874B" w14:textId="77777777" w:rsidTr="00D13D2E">
        <w:trPr>
          <w:gridAfter w:val="1"/>
          <w:wAfter w:w="1015" w:type="dxa"/>
          <w:trHeight w:val="276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9C376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PDI flox 1/2</w:t>
            </w:r>
          </w:p>
        </w:tc>
        <w:tc>
          <w:tcPr>
            <w:tcW w:w="3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7C7150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TCTGGAAAAGGAAGTCCAACCGAGA    </w:t>
            </w:r>
          </w:p>
        </w:tc>
        <w:tc>
          <w:tcPr>
            <w:tcW w:w="3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3F608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AGTCTCCTCAAGGAAGCCAGGGAC</w:t>
            </w:r>
          </w:p>
        </w:tc>
      </w:tr>
      <w:tr w:rsidR="00021588" w:rsidRPr="00021588" w14:paraId="48D0D54B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9D21C9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b/>
                <w:bCs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b/>
                <w:bCs/>
                <w:color w:val="000000" w:themeColor="text1"/>
                <w:kern w:val="0"/>
                <w:sz w:val="16"/>
                <w:szCs w:val="16"/>
              </w:rPr>
              <w:t>Quantitative PCR</w:t>
            </w:r>
          </w:p>
        </w:tc>
        <w:tc>
          <w:tcPr>
            <w:tcW w:w="3728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25F82E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3218" w:type="dxa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AEE695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　</w:t>
            </w:r>
          </w:p>
        </w:tc>
      </w:tr>
      <w:tr w:rsidR="00021588" w:rsidRPr="00021588" w14:paraId="09BAE6E4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937F0F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PDI</w:t>
            </w:r>
          </w:p>
        </w:tc>
        <w:tc>
          <w:tcPr>
            <w:tcW w:w="3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7E09A3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TCGACAAAGATGGGGTTGT</w:t>
            </w:r>
          </w:p>
        </w:tc>
        <w:tc>
          <w:tcPr>
            <w:tcW w:w="3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48BFB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GCAAGAACAGCAGGATGTGA</w:t>
            </w:r>
          </w:p>
        </w:tc>
      </w:tr>
      <w:tr w:rsidR="00021588" w:rsidRPr="00021588" w14:paraId="63C9A30F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386FF9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PDIA2</w:t>
            </w:r>
          </w:p>
        </w:tc>
        <w:tc>
          <w:tcPr>
            <w:tcW w:w="3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C97AC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GAATGGAAACCGCACAAAC</w:t>
            </w:r>
          </w:p>
        </w:tc>
        <w:tc>
          <w:tcPr>
            <w:tcW w:w="3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C370C3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GACACCTTCCTCATCCTCCA</w:t>
            </w:r>
          </w:p>
        </w:tc>
      </w:tr>
      <w:tr w:rsidR="00021588" w:rsidRPr="00021588" w14:paraId="54FD3B0A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815575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PDIA3</w:t>
            </w:r>
          </w:p>
        </w:tc>
        <w:tc>
          <w:tcPr>
            <w:tcW w:w="3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84FA3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GGTGTGGCCACTGTAAGAA</w:t>
            </w:r>
          </w:p>
        </w:tc>
        <w:tc>
          <w:tcPr>
            <w:tcW w:w="3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D3C36F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TTAATTCACGGCCACCTTC</w:t>
            </w:r>
          </w:p>
        </w:tc>
      </w:tr>
      <w:tr w:rsidR="00021588" w:rsidRPr="00021588" w14:paraId="7810636B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EC494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PDIA5</w:t>
            </w:r>
          </w:p>
        </w:tc>
        <w:tc>
          <w:tcPr>
            <w:tcW w:w="3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8225B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GGGAAGAACAGCAGACAAGC</w:t>
            </w:r>
          </w:p>
        </w:tc>
        <w:tc>
          <w:tcPr>
            <w:tcW w:w="3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AC691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CTTACAGTGTGGGCACCAA</w:t>
            </w:r>
          </w:p>
        </w:tc>
      </w:tr>
      <w:tr w:rsidR="00021588" w:rsidRPr="00021588" w14:paraId="6C5B405E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C2E94C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PDIA8</w:t>
            </w:r>
          </w:p>
        </w:tc>
        <w:tc>
          <w:tcPr>
            <w:tcW w:w="3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CD1F6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CTGCCTCTTTCGACTGGTT</w:t>
            </w:r>
          </w:p>
        </w:tc>
        <w:tc>
          <w:tcPr>
            <w:tcW w:w="3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8FC3E6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GCGCATGCTCTCTTCATAC</w:t>
            </w:r>
          </w:p>
        </w:tc>
      </w:tr>
      <w:tr w:rsidR="00021588" w:rsidRPr="00021588" w14:paraId="35C0DC54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1530F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PDIA9</w:t>
            </w:r>
          </w:p>
        </w:tc>
        <w:tc>
          <w:tcPr>
            <w:tcW w:w="3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9C1222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CTGAAGATCATGGGGAAGA</w:t>
            </w:r>
          </w:p>
        </w:tc>
        <w:tc>
          <w:tcPr>
            <w:tcW w:w="3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707838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GGTCACAGCTCCTCCTTCT</w:t>
            </w:r>
          </w:p>
        </w:tc>
      </w:tr>
      <w:tr w:rsidR="00021588" w:rsidRPr="00021588" w14:paraId="7DD51079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D15024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PDIA13</w:t>
            </w:r>
          </w:p>
        </w:tc>
        <w:tc>
          <w:tcPr>
            <w:tcW w:w="3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FC55CF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GTGTATTGATGGTGCTTTCTCT</w:t>
            </w:r>
          </w:p>
        </w:tc>
        <w:tc>
          <w:tcPr>
            <w:tcW w:w="3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74D325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GTGCTCCTATTCTCCCTTTC</w:t>
            </w:r>
          </w:p>
        </w:tc>
      </w:tr>
      <w:tr w:rsidR="00021588" w:rsidRPr="00021588" w14:paraId="4FF31DCB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E5F095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PDIA14</w:t>
            </w:r>
          </w:p>
        </w:tc>
        <w:tc>
          <w:tcPr>
            <w:tcW w:w="3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4B836F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GGCTGATTGTTCTCCTTAGG</w:t>
            </w:r>
          </w:p>
        </w:tc>
        <w:tc>
          <w:tcPr>
            <w:tcW w:w="3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E042D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CTCAGAGCCTTCCGATG</w:t>
            </w:r>
          </w:p>
        </w:tc>
      </w:tr>
      <w:tr w:rsidR="00021588" w:rsidRPr="00021588" w14:paraId="69E6E601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CAE0DE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PDIA15</w:t>
            </w:r>
          </w:p>
        </w:tc>
        <w:tc>
          <w:tcPr>
            <w:tcW w:w="3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1829C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AAGGAATTCCCAGGCTTGT</w:t>
            </w:r>
          </w:p>
        </w:tc>
        <w:tc>
          <w:tcPr>
            <w:tcW w:w="3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C6BF7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CGTTGTGTTCTCCCACTTT</w:t>
            </w:r>
          </w:p>
        </w:tc>
      </w:tr>
      <w:tr w:rsidR="00021588" w:rsidRPr="00021588" w14:paraId="48443AF3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29731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PDIA16</w:t>
            </w:r>
          </w:p>
        </w:tc>
        <w:tc>
          <w:tcPr>
            <w:tcW w:w="3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3F230C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CTTGGTGTGGAGCCTGCAAAG</w:t>
            </w:r>
          </w:p>
        </w:tc>
        <w:tc>
          <w:tcPr>
            <w:tcW w:w="3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303A96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CAGGGCTGAAGTCTTCATCC</w:t>
            </w:r>
          </w:p>
        </w:tc>
      </w:tr>
      <w:tr w:rsidR="00021588" w:rsidRPr="00021588" w14:paraId="14B6B230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6476D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PDIA19</w:t>
            </w:r>
          </w:p>
        </w:tc>
        <w:tc>
          <w:tcPr>
            <w:tcW w:w="3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3F27EB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GCTGGGGTCTTGGATTTTT</w:t>
            </w:r>
          </w:p>
        </w:tc>
        <w:tc>
          <w:tcPr>
            <w:tcW w:w="3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B3E03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GGCTCTCACTTTTCCTTTG</w:t>
            </w:r>
          </w:p>
        </w:tc>
      </w:tr>
      <w:tr w:rsidR="00021588" w:rsidRPr="00021588" w14:paraId="6CA4A0C0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E9EA6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poB</w:t>
            </w:r>
          </w:p>
        </w:tc>
        <w:tc>
          <w:tcPr>
            <w:tcW w:w="3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91D85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TGGCAAACTGCATAGCATCC</w:t>
            </w:r>
          </w:p>
        </w:tc>
        <w:tc>
          <w:tcPr>
            <w:tcW w:w="3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E61A3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CAAATTGGGACTCTCCTTTAGC</w:t>
            </w:r>
          </w:p>
        </w:tc>
      </w:tr>
      <w:tr w:rsidR="00021588" w:rsidRPr="00021588" w14:paraId="3C0717C1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B7CD61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poE</w:t>
            </w:r>
          </w:p>
        </w:tc>
        <w:tc>
          <w:tcPr>
            <w:tcW w:w="3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4EBDCE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GACCCAGCAAATACGCCTG</w:t>
            </w:r>
          </w:p>
        </w:tc>
        <w:tc>
          <w:tcPr>
            <w:tcW w:w="3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D47130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GTCTTCCACTATTGGCTCG</w:t>
            </w:r>
          </w:p>
        </w:tc>
      </w:tr>
      <w:tr w:rsidR="00021588" w:rsidRPr="00021588" w14:paraId="22E38DD3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270E5E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poC1</w:t>
            </w:r>
          </w:p>
        </w:tc>
        <w:tc>
          <w:tcPr>
            <w:tcW w:w="3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F2263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CCTGTCCTGATTGTGGTCGT</w:t>
            </w:r>
          </w:p>
        </w:tc>
        <w:tc>
          <w:tcPr>
            <w:tcW w:w="3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6FBB8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CAAAGTGTTCCCAAACTCCTT</w:t>
            </w:r>
          </w:p>
        </w:tc>
      </w:tr>
      <w:tr w:rsidR="00021588" w:rsidRPr="00021588" w14:paraId="1AEE2E4F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C4922D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poC3</w:t>
            </w:r>
          </w:p>
        </w:tc>
        <w:tc>
          <w:tcPr>
            <w:tcW w:w="3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87681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ACAGGGCTACATGGAACAAGC</w:t>
            </w:r>
          </w:p>
        </w:tc>
        <w:tc>
          <w:tcPr>
            <w:tcW w:w="3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70881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GGGATCTGAAGTGATTGTCC</w:t>
            </w:r>
          </w:p>
        </w:tc>
      </w:tr>
      <w:tr w:rsidR="00021588" w:rsidRPr="00021588" w14:paraId="26D8E54B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73407A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ideB</w:t>
            </w:r>
          </w:p>
        </w:tc>
        <w:tc>
          <w:tcPr>
            <w:tcW w:w="3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7D4F80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ACCCCAGTGACTTACTCAGG</w:t>
            </w:r>
          </w:p>
        </w:tc>
        <w:tc>
          <w:tcPr>
            <w:tcW w:w="3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FD0C4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GACACGGAAAGGTCGCTG</w:t>
            </w:r>
          </w:p>
        </w:tc>
      </w:tr>
      <w:tr w:rsidR="00021588" w:rsidRPr="00021588" w14:paraId="01F107DE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E12BE9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DRP</w:t>
            </w:r>
          </w:p>
        </w:tc>
        <w:tc>
          <w:tcPr>
            <w:tcW w:w="3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E7649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GAGATGGCAGAGAACGGTGT</w:t>
            </w:r>
          </w:p>
        </w:tc>
        <w:tc>
          <w:tcPr>
            <w:tcW w:w="3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ECDD43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GCCCCTTACAGGCATAGGT</w:t>
            </w:r>
          </w:p>
        </w:tc>
      </w:tr>
      <w:tr w:rsidR="00021588" w:rsidRPr="00021588" w14:paraId="6AB735CA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78FCA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MTP</w:t>
            </w:r>
          </w:p>
        </w:tc>
        <w:tc>
          <w:tcPr>
            <w:tcW w:w="3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3FE73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TACAAGCTCACGTACTCCACT</w:t>
            </w:r>
          </w:p>
        </w:tc>
        <w:tc>
          <w:tcPr>
            <w:tcW w:w="3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A51F86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CTCTGTTGACCCGCATTTTC</w:t>
            </w:r>
          </w:p>
        </w:tc>
      </w:tr>
      <w:tr w:rsidR="00021588" w:rsidRPr="00021588" w14:paraId="525C227C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77115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CC1</w:t>
            </w:r>
          </w:p>
        </w:tc>
        <w:tc>
          <w:tcPr>
            <w:tcW w:w="3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D9FF47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GTTCTGTTGGACAACGCCTTCAC</w:t>
            </w:r>
          </w:p>
        </w:tc>
        <w:tc>
          <w:tcPr>
            <w:tcW w:w="3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34007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GGAGTCACAGAAGCAGCCCATT</w:t>
            </w:r>
          </w:p>
        </w:tc>
      </w:tr>
      <w:tr w:rsidR="00021588" w:rsidRPr="00021588" w14:paraId="45955385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A3D600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FASN</w:t>
            </w:r>
          </w:p>
        </w:tc>
        <w:tc>
          <w:tcPr>
            <w:tcW w:w="3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58782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CAGTGCTCAAAGGACATGCC</w:t>
            </w:r>
          </w:p>
        </w:tc>
        <w:tc>
          <w:tcPr>
            <w:tcW w:w="3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3C40F8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CCAGGTGTAGTGCCTTCCTC</w:t>
            </w:r>
          </w:p>
        </w:tc>
      </w:tr>
      <w:tr w:rsidR="00021588" w:rsidRPr="00021588" w14:paraId="40E13AC6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B1DEAD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lastRenderedPageBreak/>
              <w:t>DGAT1</w:t>
            </w:r>
          </w:p>
        </w:tc>
        <w:tc>
          <w:tcPr>
            <w:tcW w:w="3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B83FA8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GGTTCCGTGTTTGCTCTGGCAT</w:t>
            </w:r>
          </w:p>
        </w:tc>
        <w:tc>
          <w:tcPr>
            <w:tcW w:w="3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EDB56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CACTGACCTTCTTCCCTGTAG</w:t>
            </w:r>
          </w:p>
        </w:tc>
      </w:tr>
      <w:tr w:rsidR="00021588" w:rsidRPr="00021588" w14:paraId="47DD889B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8912D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DGAT2</w:t>
            </w:r>
          </w:p>
        </w:tc>
        <w:tc>
          <w:tcPr>
            <w:tcW w:w="3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063D9E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TGTGCTCTACTTCACCTGGCT</w:t>
            </w:r>
          </w:p>
        </w:tc>
        <w:tc>
          <w:tcPr>
            <w:tcW w:w="3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76C12C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TGGATGGGAAAGTAGTCTCGG</w:t>
            </w:r>
          </w:p>
        </w:tc>
      </w:tr>
      <w:tr w:rsidR="00021588" w:rsidRPr="00021588" w14:paraId="5666FA55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E7110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SCD1</w:t>
            </w:r>
          </w:p>
        </w:tc>
        <w:tc>
          <w:tcPr>
            <w:tcW w:w="3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D4229E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GCAAGCTCTACACCTGCCTCTT</w:t>
            </w:r>
          </w:p>
        </w:tc>
        <w:tc>
          <w:tcPr>
            <w:tcW w:w="3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40DCE4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GTGCCTTGTAAGTTCTGTGGC</w:t>
            </w:r>
          </w:p>
        </w:tc>
      </w:tr>
      <w:tr w:rsidR="00021588" w:rsidRPr="00021588" w14:paraId="5F201DE7" w14:textId="77777777" w:rsidTr="00D13D2E">
        <w:trPr>
          <w:gridAfter w:val="1"/>
          <w:wAfter w:w="1015" w:type="dxa"/>
          <w:trHeight w:val="276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9E711C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ctin</w:t>
            </w:r>
          </w:p>
        </w:tc>
        <w:tc>
          <w:tcPr>
            <w:tcW w:w="3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661E08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TGCTGACAGGATGCAGAAGG</w:t>
            </w:r>
          </w:p>
        </w:tc>
        <w:tc>
          <w:tcPr>
            <w:tcW w:w="3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AF118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GCTGGAAGGTGGACAGTGAGG</w:t>
            </w:r>
          </w:p>
        </w:tc>
      </w:tr>
      <w:tr w:rsidR="00021588" w:rsidRPr="00021588" w14:paraId="4720F3A1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280E3E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b/>
                <w:bCs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b/>
                <w:bCs/>
                <w:color w:val="000000" w:themeColor="text1"/>
                <w:kern w:val="0"/>
                <w:sz w:val="16"/>
                <w:szCs w:val="16"/>
              </w:rPr>
              <w:t xml:space="preserve">FLAG tag </w:t>
            </w:r>
          </w:p>
        </w:tc>
        <w:tc>
          <w:tcPr>
            <w:tcW w:w="3728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B74CDF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3218" w:type="dxa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0CD3AA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　</w:t>
            </w:r>
          </w:p>
        </w:tc>
      </w:tr>
      <w:tr w:rsidR="00021588" w:rsidRPr="00021588" w14:paraId="02FB85BC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2F3D48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MTTP-FLAG F</w:t>
            </w:r>
          </w:p>
        </w:tc>
        <w:tc>
          <w:tcPr>
            <w:tcW w:w="694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4ECC2B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ACAAGGATGACGACGATAAGTGAATCTAGAGCGGCCGCC </w:t>
            </w:r>
          </w:p>
        </w:tc>
      </w:tr>
      <w:tr w:rsidR="00021588" w:rsidRPr="00021588" w14:paraId="3EE183B5" w14:textId="77777777" w:rsidTr="00D13D2E">
        <w:trPr>
          <w:gridAfter w:val="1"/>
          <w:wAfter w:w="1015" w:type="dxa"/>
          <w:trHeight w:val="276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46375F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MTTP-FLAG R</w:t>
            </w:r>
          </w:p>
        </w:tc>
        <w:tc>
          <w:tcPr>
            <w:tcW w:w="694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C6E239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TCGTCGTCATCCTTGTAATCAAAACCATCCGCTGGAAGTACTA</w:t>
            </w:r>
          </w:p>
        </w:tc>
      </w:tr>
      <w:tr w:rsidR="00021588" w:rsidRPr="00021588" w14:paraId="5F260633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868D98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b/>
                <w:bCs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b/>
                <w:bCs/>
                <w:color w:val="000000" w:themeColor="text1"/>
                <w:kern w:val="0"/>
                <w:sz w:val="16"/>
                <w:szCs w:val="16"/>
              </w:rPr>
              <w:t>Site mutation</w:t>
            </w:r>
          </w:p>
        </w:tc>
        <w:tc>
          <w:tcPr>
            <w:tcW w:w="4211" w:type="dxa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F2EE11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2735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A3C0BF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　</w:t>
            </w:r>
          </w:p>
        </w:tc>
      </w:tr>
      <w:tr w:rsidR="00021588" w:rsidRPr="00021588" w14:paraId="4735C581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C8BB50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MTTP-C174A</w:t>
            </w:r>
          </w:p>
        </w:tc>
        <w:tc>
          <w:tcPr>
            <w:tcW w:w="694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6C30E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GTAGATATCTCTGGAAATGCTAAAGTGACCTACCAG</w:t>
            </w:r>
          </w:p>
        </w:tc>
      </w:tr>
      <w:tr w:rsidR="00021588" w:rsidRPr="00021588" w14:paraId="07BBD96B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6C266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MTTP-C194A</w:t>
            </w:r>
          </w:p>
        </w:tc>
        <w:tc>
          <w:tcPr>
            <w:tcW w:w="694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BCA968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AAGGCCTTGGATTCAGCCAAAATAGCGAGGTCT</w:t>
            </w:r>
          </w:p>
        </w:tc>
      </w:tr>
      <w:tr w:rsidR="00021588" w:rsidRPr="00021588" w14:paraId="4115A7AF" w14:textId="77777777" w:rsidTr="00D13D2E">
        <w:trPr>
          <w:gridAfter w:val="1"/>
          <w:wAfter w:w="1015" w:type="dxa"/>
          <w:trHeight w:val="288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90A128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MTTP-C440A</w:t>
            </w:r>
          </w:p>
        </w:tc>
        <w:tc>
          <w:tcPr>
            <w:tcW w:w="694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8359B7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CTTGTCAGAAAGTTGGCTCAGAATGAAGGCTGC</w:t>
            </w:r>
          </w:p>
        </w:tc>
      </w:tr>
      <w:tr w:rsidR="00021588" w:rsidRPr="00021588" w14:paraId="79B705CE" w14:textId="77777777" w:rsidTr="00D13D2E">
        <w:trPr>
          <w:gridAfter w:val="1"/>
          <w:wAfter w:w="1015" w:type="dxa"/>
          <w:trHeight w:val="288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CEB51E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MTTP-C445A</w:t>
            </w:r>
          </w:p>
        </w:tc>
        <w:tc>
          <w:tcPr>
            <w:tcW w:w="694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74A37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GCTCAGAATGAAGGCGCCAAACTCAAAGCAGTAG</w:t>
            </w:r>
          </w:p>
        </w:tc>
      </w:tr>
      <w:tr w:rsidR="00021588" w:rsidRPr="00021588" w14:paraId="67FD96FA" w14:textId="77777777" w:rsidTr="00D13D2E">
        <w:trPr>
          <w:gridAfter w:val="1"/>
          <w:wAfter w:w="1015" w:type="dxa"/>
          <w:trHeight w:val="288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6AA57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MTTP-C298A</w:t>
            </w:r>
          </w:p>
        </w:tc>
        <w:tc>
          <w:tcPr>
            <w:tcW w:w="694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A1CB35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GTCTTCCAGAGCCACGCTAAAGGATGTCCTTCTC</w:t>
            </w:r>
          </w:p>
        </w:tc>
      </w:tr>
      <w:tr w:rsidR="00021588" w:rsidRPr="00021588" w14:paraId="1B1190F3" w14:textId="77777777" w:rsidTr="00D13D2E">
        <w:trPr>
          <w:gridAfter w:val="1"/>
          <w:wAfter w:w="1015" w:type="dxa"/>
          <w:trHeight w:val="288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5F626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MTTP-C301A</w:t>
            </w:r>
          </w:p>
        </w:tc>
        <w:tc>
          <w:tcPr>
            <w:tcW w:w="694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0D6E9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GCCACGCTAAAGGAGCTCCTTCTCTCTCGGA</w:t>
            </w:r>
          </w:p>
        </w:tc>
      </w:tr>
      <w:tr w:rsidR="00021588" w:rsidRPr="00021588" w14:paraId="64321F27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F267C3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MTTP-C827A</w:t>
            </w:r>
          </w:p>
        </w:tc>
        <w:tc>
          <w:tcPr>
            <w:tcW w:w="694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36121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GTACCCATTCTTAGTTGCCATGCAGATGGACAAG</w:t>
            </w:r>
          </w:p>
        </w:tc>
      </w:tr>
      <w:tr w:rsidR="00021588" w:rsidRPr="00021588" w14:paraId="5DE4CE0E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E21838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MTTP-C878A</w:t>
            </w:r>
          </w:p>
        </w:tc>
        <w:tc>
          <w:tcPr>
            <w:tcW w:w="694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C8229E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GAGAACTCAGAGATGGCCAAAGTGGTGTTTGCC</w:t>
            </w:r>
          </w:p>
        </w:tc>
      </w:tr>
      <w:tr w:rsidR="00021588" w:rsidRPr="00021588" w14:paraId="309415E2" w14:textId="77777777" w:rsidTr="00D13D2E">
        <w:trPr>
          <w:gridAfter w:val="1"/>
          <w:wAfter w:w="1015" w:type="dxa"/>
          <w:trHeight w:val="264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C1D3F1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MTTP-C397A</w:t>
            </w:r>
          </w:p>
        </w:tc>
        <w:tc>
          <w:tcPr>
            <w:tcW w:w="694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EC8AC1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GAGGTTTCTCTATGCCGCTGGATTTGCTTCTCATC</w:t>
            </w:r>
          </w:p>
        </w:tc>
      </w:tr>
      <w:tr w:rsidR="00021588" w:rsidRPr="00021588" w14:paraId="5A1F6FA9" w14:textId="77777777" w:rsidTr="00D13D2E">
        <w:trPr>
          <w:gridAfter w:val="1"/>
          <w:wAfter w:w="1015" w:type="dxa"/>
          <w:trHeight w:val="276"/>
        </w:trPr>
        <w:tc>
          <w:tcPr>
            <w:tcW w:w="184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185E09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MTTP-C866A</w:t>
            </w:r>
          </w:p>
        </w:tc>
        <w:tc>
          <w:tcPr>
            <w:tcW w:w="6946" w:type="dxa"/>
            <w:gridSpan w:val="3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DC5E6F" w14:textId="77777777" w:rsidR="00021588" w:rsidRPr="00021588" w:rsidRDefault="00021588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021588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AGCGTATTAGCAGGAGCTGAATTCCCGCTCCA</w:t>
            </w:r>
          </w:p>
        </w:tc>
      </w:tr>
    </w:tbl>
    <w:p w14:paraId="030B8E19" w14:textId="77777777" w:rsidR="00021588" w:rsidRPr="00021588" w:rsidRDefault="00021588" w:rsidP="00FD2A53">
      <w:pPr>
        <w:widowControl/>
        <w:spacing w:line="360" w:lineRule="auto"/>
        <w:jc w:val="left"/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</w:pPr>
    </w:p>
    <w:p w14:paraId="1DFE2586" w14:textId="77777777" w:rsidR="005C1750" w:rsidRDefault="005C1750" w:rsidP="00FD2A53">
      <w:pPr>
        <w:widowControl/>
        <w:spacing w:line="360" w:lineRule="auto"/>
        <w:jc w:val="left"/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sectPr w:rsidR="005C1750" w:rsidSect="00607F43"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</w:p>
    <w:p w14:paraId="1E5FF14E" w14:textId="4A414A78" w:rsidR="005C1750" w:rsidRPr="005C1750" w:rsidRDefault="00ED1EE5" w:rsidP="00FD2A53">
      <w:pPr>
        <w:widowControl/>
        <w:spacing w:line="360" w:lineRule="auto"/>
        <w:jc w:val="left"/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</w:pPr>
      <w:r w:rsidRPr="00021588">
        <w:rPr>
          <w:rFonts w:ascii="Times New Roman" w:eastAsia="等线" w:hAnsi="Times New Roman" w:cs="Times New Roman"/>
          <w:b/>
          <w:bCs/>
          <w:color w:val="000000" w:themeColor="text1"/>
          <w:kern w:val="0"/>
          <w:sz w:val="24"/>
          <w:szCs w:val="24"/>
        </w:rPr>
        <w:lastRenderedPageBreak/>
        <w:t>Table S</w:t>
      </w:r>
      <w:r>
        <w:rPr>
          <w:rFonts w:ascii="Times New Roman" w:eastAsia="等线" w:hAnsi="Times New Roman" w:cs="Times New Roman"/>
          <w:b/>
          <w:bCs/>
          <w:color w:val="000000" w:themeColor="text1"/>
          <w:kern w:val="0"/>
          <w:sz w:val="24"/>
          <w:szCs w:val="24"/>
        </w:rPr>
        <w:t>4</w:t>
      </w:r>
      <w:r w:rsidRPr="00021588">
        <w:rPr>
          <w:rFonts w:ascii="Times New Roman" w:eastAsia="等线" w:hAnsi="Times New Roman" w:cs="Times New Roman"/>
          <w:b/>
          <w:bCs/>
          <w:color w:val="000000" w:themeColor="text1"/>
          <w:kern w:val="0"/>
          <w:sz w:val="24"/>
          <w:szCs w:val="24"/>
        </w:rPr>
        <w:t xml:space="preserve">: </w:t>
      </w:r>
      <w:r w:rsidR="006C6B69" w:rsidRPr="006C6B69">
        <w:rPr>
          <w:rFonts w:ascii="Times New Roman" w:eastAsia="等线" w:hAnsi="Times New Roman" w:cs="Times New Roman"/>
          <w:b/>
          <w:bCs/>
          <w:color w:val="000000" w:themeColor="text1"/>
          <w:kern w:val="0"/>
          <w:sz w:val="24"/>
          <w:szCs w:val="24"/>
        </w:rPr>
        <w:t>K</w:t>
      </w:r>
      <w:r w:rsidR="006C6B69">
        <w:rPr>
          <w:rFonts w:ascii="Times New Roman" w:eastAsia="等线" w:hAnsi="Times New Roman" w:cs="Times New Roman"/>
          <w:b/>
          <w:bCs/>
          <w:color w:val="000000" w:themeColor="text1"/>
          <w:kern w:val="0"/>
          <w:sz w:val="24"/>
          <w:szCs w:val="24"/>
        </w:rPr>
        <w:t>ey resources</w:t>
      </w:r>
    </w:p>
    <w:tbl>
      <w:tblPr>
        <w:tblW w:w="8364" w:type="dxa"/>
        <w:tblLook w:val="04A0" w:firstRow="1" w:lastRow="0" w:firstColumn="1" w:lastColumn="0" w:noHBand="0" w:noVBand="1"/>
      </w:tblPr>
      <w:tblGrid>
        <w:gridCol w:w="2943"/>
        <w:gridCol w:w="2302"/>
        <w:gridCol w:w="3119"/>
      </w:tblGrid>
      <w:tr w:rsidR="005C1750" w:rsidRPr="005C1750" w14:paraId="62DC5507" w14:textId="77777777" w:rsidTr="00D13D2E">
        <w:trPr>
          <w:trHeight w:val="288"/>
        </w:trPr>
        <w:tc>
          <w:tcPr>
            <w:tcW w:w="294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B9105B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REAGENT or RESOURCE</w:t>
            </w:r>
          </w:p>
        </w:tc>
        <w:tc>
          <w:tcPr>
            <w:tcW w:w="230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B556CB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SOURCE</w:t>
            </w:r>
          </w:p>
        </w:tc>
        <w:tc>
          <w:tcPr>
            <w:tcW w:w="311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CF5428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IDENTIFIER</w:t>
            </w:r>
          </w:p>
        </w:tc>
      </w:tr>
      <w:tr w:rsidR="005C1750" w:rsidRPr="005C1750" w14:paraId="19337F19" w14:textId="77777777" w:rsidTr="00D13D2E">
        <w:trPr>
          <w:trHeight w:val="288"/>
        </w:trPr>
        <w:tc>
          <w:tcPr>
            <w:tcW w:w="29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B6C6DC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b/>
                <w:bCs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b/>
                <w:bCs/>
                <w:color w:val="000000" w:themeColor="text1"/>
                <w:kern w:val="0"/>
                <w:sz w:val="16"/>
                <w:szCs w:val="16"/>
              </w:rPr>
              <w:t>Antibodies</w:t>
            </w:r>
          </w:p>
        </w:tc>
        <w:tc>
          <w:tcPr>
            <w:tcW w:w="230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F7AD2E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BB8D96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　</w:t>
            </w:r>
          </w:p>
        </w:tc>
      </w:tr>
      <w:tr w:rsidR="005C1750" w:rsidRPr="005C1750" w14:paraId="53080C22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9FA01F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Rabbit anti-PDI antibody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CEAE62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bclonal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04DFBD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Cat#A19239  </w:t>
            </w:r>
          </w:p>
        </w:tc>
      </w:tr>
      <w:tr w:rsidR="005C1750" w:rsidRPr="005C1750" w14:paraId="2C955FE7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C65036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Rabbit anti-PDIA3 antibody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001BFB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his paper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E4978" w14:textId="3A4CF689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fldChar w:fldCharType="begin">
                <w:fldData xml:space="preserve">PEVuZE5vdGU+PENpdGU+PEF1dGhvcj5XYW5nPC9BdXRob3I+PFllYXI+MjAxMzwvWWVhcj48UmVj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</w:fldData>
              </w:fldChar>
            </w:r>
            <w:r w:rsidR="0083385A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instrText xml:space="preserve"> ADDIN EN.CITE </w:instrText>
            </w:r>
            <w:r w:rsidR="0083385A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fldChar w:fldCharType="begin">
                <w:fldData xml:space="preserve">PEVuZE5vdGU+PENpdGU+PEF1dGhvcj5XYW5nPC9BdXRob3I+PFllYXI+MjAxMzwvWWVhcj48UmVj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</w:fldData>
              </w:fldChar>
            </w:r>
            <w:r w:rsidR="0083385A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instrText xml:space="preserve"> ADDIN EN.CITE.DATA </w:instrText>
            </w:r>
            <w:r w:rsidR="0083385A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r>
            <w:r w:rsidR="0083385A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fldChar w:fldCharType="end"/>
            </w: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fldChar w:fldCharType="separate"/>
            </w:r>
            <w:r w:rsidR="0083385A" w:rsidRPr="0083385A">
              <w:rPr>
                <w:rFonts w:ascii="Arial" w:eastAsia="等线" w:hAnsi="Arial" w:cs="Arial"/>
                <w:noProof/>
                <w:color w:val="000000" w:themeColor="text1"/>
                <w:kern w:val="0"/>
                <w:sz w:val="16"/>
                <w:szCs w:val="16"/>
                <w:vertAlign w:val="superscript"/>
              </w:rPr>
              <w:t>1</w:t>
            </w: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fldChar w:fldCharType="end"/>
            </w:r>
          </w:p>
        </w:tc>
      </w:tr>
      <w:tr w:rsidR="005C1750" w:rsidRPr="005C1750" w14:paraId="6EE8F5FF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CFC8D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Rabbit anti-PDIA5 antibody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C1B30C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Proteintech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FE96B9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15545-1-AP, RRID:AB_2160995</w:t>
            </w:r>
          </w:p>
        </w:tc>
      </w:tr>
      <w:tr w:rsidR="005C1750" w:rsidRPr="005C1750" w14:paraId="4F70A31F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219B7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Rabbit anti-PDIA9 antibody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178D7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bcam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55B796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ab11420</w:t>
            </w:r>
            <w:r w:rsidRPr="005C1750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, RRID:AB_298025</w:t>
            </w:r>
          </w:p>
        </w:tc>
      </w:tr>
      <w:tr w:rsidR="005C1750" w:rsidRPr="005C1750" w14:paraId="25486A63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2ECDDB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Rabbit anti-PDIA14 antibody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C0C1F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bcam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89D8A1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ab174276</w:t>
            </w:r>
          </w:p>
        </w:tc>
      </w:tr>
      <w:tr w:rsidR="005C1750" w:rsidRPr="005C1750" w14:paraId="4C604429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261FE5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Rabbit anti-PDIA15 antibody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A27C6A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Proteintech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BE1BF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19834-1-AP, RRID:AB_10644285</w:t>
            </w:r>
          </w:p>
        </w:tc>
      </w:tr>
      <w:tr w:rsidR="005C1750" w:rsidRPr="005C1750" w14:paraId="591AB4E2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3C8C4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Rabbit anti-PDIA16 antibody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D9C1F3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bcam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24A57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ab134938</w:t>
            </w:r>
          </w:p>
        </w:tc>
      </w:tr>
      <w:tr w:rsidR="005C1750" w:rsidRPr="005C1750" w14:paraId="03067239" w14:textId="77777777" w:rsidTr="00D13D2E">
        <w:trPr>
          <w:trHeight w:val="300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A34AA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Mouse anti-Bip antibody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E3538B" w14:textId="77777777" w:rsidR="005C1750" w:rsidRPr="005C1750" w:rsidRDefault="0000000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hyperlink r:id="rId11" w:history="1">
              <w:r w:rsidR="005C1750" w:rsidRPr="005C1750">
                <w:rPr>
                  <w:rFonts w:ascii="Arial" w:eastAsia="等线" w:hAnsi="Arial" w:cs="Arial"/>
                  <w:color w:val="000000" w:themeColor="text1"/>
                  <w:kern w:val="0"/>
                  <w:sz w:val="16"/>
                  <w:szCs w:val="16"/>
                </w:rPr>
                <w:t>BD</w:t>
              </w:r>
            </w:hyperlink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08EA04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610979, RRID:AB_398292</w:t>
            </w:r>
          </w:p>
        </w:tc>
      </w:tr>
      <w:tr w:rsidR="005C1750" w:rsidRPr="005C1750" w14:paraId="7C5B3818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58B539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Rabbit anti-APOB antibody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D0E3F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Sigma-Aldrich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885CC2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AB742, RRID:AB_11213353</w:t>
            </w:r>
          </w:p>
        </w:tc>
      </w:tr>
      <w:tr w:rsidR="005C1750" w:rsidRPr="005C1750" w14:paraId="0FE63F29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83E4B5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Mouse anti-ApoE antibody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9D47D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Santa Cruz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8985FE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sc-393302</w:t>
            </w:r>
          </w:p>
        </w:tc>
      </w:tr>
      <w:tr w:rsidR="005C1750" w:rsidRPr="005C1750" w14:paraId="4D20AA4D" w14:textId="77777777" w:rsidTr="00D13D2E">
        <w:trPr>
          <w:trHeight w:val="300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11D23A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Rabbit anti-apoC3 antibody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BAB5BD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bcam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DAF61E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ab55984, RRID:AB_879561</w:t>
            </w:r>
          </w:p>
        </w:tc>
      </w:tr>
      <w:tr w:rsidR="005C1750" w:rsidRPr="005C1750" w14:paraId="6366C29D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217CC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Rabbit anti-CideB antibody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7E66C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Multi Science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DF73B5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ab32233</w:t>
            </w:r>
          </w:p>
        </w:tc>
      </w:tr>
      <w:tr w:rsidR="005C1750" w:rsidRPr="005C1750" w14:paraId="70AB69C0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4F565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Rabbit anti-ADRP antibody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872745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Proteintech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FA340B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15294-1-AP, RRID:AB_2878122</w:t>
            </w:r>
          </w:p>
        </w:tc>
      </w:tr>
      <w:tr w:rsidR="005C1750" w:rsidRPr="005C1750" w14:paraId="0117AA53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4F032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Mouse anti-MTP antibody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F9B57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BD Biosciences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6FEBE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612022, RRID:AB_399417</w:t>
            </w:r>
          </w:p>
        </w:tc>
      </w:tr>
      <w:tr w:rsidR="005C1750" w:rsidRPr="005C1750" w14:paraId="4F561947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DE9D4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Mouse anti-FLAG M2 antibody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01BEB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Sigma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BEAA9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F1804-200UG, RRID:AB_262044</w:t>
            </w:r>
          </w:p>
        </w:tc>
      </w:tr>
      <w:tr w:rsidR="005C1750" w:rsidRPr="005C1750" w14:paraId="221B83A5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14A85D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Rabbit anti-ACC antibody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BBD04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ell Signaling Technology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DF3C5D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3662, RRID:AB_2219400</w:t>
            </w:r>
          </w:p>
        </w:tc>
      </w:tr>
      <w:tr w:rsidR="005C1750" w:rsidRPr="005C1750" w14:paraId="5F42EDC3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60BD7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Rabbit anti-FASN antibody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0E1BD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bcam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F0F710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ab22759, RRID:AB_732316</w:t>
            </w:r>
          </w:p>
        </w:tc>
      </w:tr>
      <w:tr w:rsidR="005C1750" w:rsidRPr="005C1750" w14:paraId="352B6E92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84096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Rabbit anti-SCD1 antibody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C27FCD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ell Signaling Technology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DB5FD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2794, RRID:AB_2183099</w:t>
            </w:r>
          </w:p>
        </w:tc>
      </w:tr>
      <w:tr w:rsidR="005C1750" w:rsidRPr="005C1750" w14:paraId="594BEA39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3DB1B3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Rabbit anti-Actin antibody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D717FC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bclonal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01754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AC026, RRID:AB_2768234</w:t>
            </w:r>
          </w:p>
        </w:tc>
      </w:tr>
      <w:tr w:rsidR="005C1750" w:rsidRPr="005C1750" w14:paraId="550DDD38" w14:textId="77777777" w:rsidTr="00D13D2E">
        <w:trPr>
          <w:trHeight w:val="276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57E86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Rabbit anti-GAPDH antibody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3B125" w14:textId="77777777" w:rsidR="005C1750" w:rsidRPr="005C1750" w:rsidRDefault="0000000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hyperlink r:id="rId12" w:history="1">
              <w:r w:rsidR="005C1750" w:rsidRPr="005C1750">
                <w:rPr>
                  <w:rFonts w:ascii="Arial" w:eastAsia="等线" w:hAnsi="Arial" w:cs="Arial"/>
                  <w:color w:val="000000" w:themeColor="text1"/>
                  <w:kern w:val="0"/>
                  <w:sz w:val="16"/>
                  <w:szCs w:val="16"/>
                </w:rPr>
                <w:t>Cell Signaling Technology</w:t>
              </w:r>
            </w:hyperlink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FC9CE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14C10, RRID:AB_10693448</w:t>
            </w:r>
          </w:p>
        </w:tc>
      </w:tr>
      <w:tr w:rsidR="005C1750" w:rsidRPr="005C1750" w14:paraId="427EF249" w14:textId="77777777" w:rsidTr="00D13D2E">
        <w:trPr>
          <w:trHeight w:val="264"/>
        </w:trPr>
        <w:tc>
          <w:tcPr>
            <w:tcW w:w="2943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EC9114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b/>
                <w:bCs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b/>
                <w:bCs/>
                <w:color w:val="000000" w:themeColor="text1"/>
                <w:kern w:val="0"/>
                <w:sz w:val="16"/>
                <w:szCs w:val="16"/>
              </w:rPr>
              <w:t>Chemicals</w:t>
            </w:r>
          </w:p>
        </w:tc>
        <w:tc>
          <w:tcPr>
            <w:tcW w:w="2302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8656AE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3119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B7FD59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　</w:t>
            </w:r>
          </w:p>
        </w:tc>
      </w:tr>
      <w:tr w:rsidR="005C1750" w:rsidRPr="005C1750" w14:paraId="6A093B41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1AD48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yloxapol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15B59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Sigma-Aldrich 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1A6E61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T8761</w:t>
            </w:r>
          </w:p>
        </w:tc>
      </w:tr>
      <w:tr w:rsidR="005C1750" w:rsidRPr="005C1750" w14:paraId="33411F0A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331968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MG132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2A117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Sigma-Aldrich 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CAE85D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M8699</w:t>
            </w:r>
          </w:p>
        </w:tc>
      </w:tr>
      <w:tr w:rsidR="005C1750" w:rsidRPr="005C1750" w14:paraId="539A49DA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081CC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3-Methyladenine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904DAA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Sigma-Aldrich 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007BCD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M9281</w:t>
            </w:r>
          </w:p>
        </w:tc>
      </w:tr>
      <w:tr w:rsidR="005C1750" w:rsidRPr="005C1750" w14:paraId="372AB914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01CFD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rifluoroacetic acid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50C39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Sigma-Aldrich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2B948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76-05-1</w:t>
            </w:r>
          </w:p>
        </w:tc>
      </w:tr>
      <w:tr w:rsidR="005C1750" w:rsidRPr="005C1750" w14:paraId="675A8C8F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0AF766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cetonitrile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C1FAAB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Fisher Chemical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A3A47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75-05-8</w:t>
            </w:r>
          </w:p>
        </w:tc>
      </w:tr>
      <w:tr w:rsidR="005C1750" w:rsidRPr="005C1750" w14:paraId="568B41D4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CF30D4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lastRenderedPageBreak/>
              <w:t>Formic acid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0F78E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Fluka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5C174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64-18-6</w:t>
            </w:r>
          </w:p>
        </w:tc>
      </w:tr>
      <w:tr w:rsidR="005C1750" w:rsidRPr="005C1750" w14:paraId="722529D8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6945D2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Iodoacetamide (IAM)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A86107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Sigma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9F3E48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144-48-9</w:t>
            </w:r>
          </w:p>
        </w:tc>
      </w:tr>
      <w:tr w:rsidR="005C1750" w:rsidRPr="005C1750" w14:paraId="5EAF8224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32D92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N-ethylmaleimide (NEM)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B7F54E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hermo scientific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4AA52D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23030</w:t>
            </w:r>
          </w:p>
        </w:tc>
      </w:tr>
      <w:tr w:rsidR="005C1750" w:rsidRPr="005C1750" w14:paraId="5CC68A33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209445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CEP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E4D1D8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hermo scientific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2F67A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20490</w:t>
            </w:r>
          </w:p>
        </w:tc>
      </w:tr>
      <w:tr w:rsidR="005C1750" w:rsidRPr="005C1750" w14:paraId="29107AD2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B0A550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Urea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2BF49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Sigma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12976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57-13-6</w:t>
            </w:r>
          </w:p>
        </w:tc>
      </w:tr>
      <w:tr w:rsidR="005C1750" w:rsidRPr="005C1750" w14:paraId="5A934C43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493F1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HEPES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EC7397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Sigma-Aldrich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B6F8C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7365-45-9</w:t>
            </w:r>
          </w:p>
        </w:tc>
      </w:tr>
      <w:tr w:rsidR="005C1750" w:rsidRPr="005C1750" w14:paraId="05379930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190A9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EGTA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7799EE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Sigma-Aldrich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5926EF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13368-13-3</w:t>
            </w:r>
          </w:p>
        </w:tc>
      </w:tr>
      <w:tr w:rsidR="005C1750" w:rsidRPr="005C1750" w14:paraId="4B1755A1" w14:textId="77777777" w:rsidTr="00D13D2E">
        <w:trPr>
          <w:trHeight w:val="276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FC6B4D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KBr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D50E6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Sigma-Aldrich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055EEC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746444</w:t>
            </w:r>
          </w:p>
        </w:tc>
      </w:tr>
      <w:tr w:rsidR="005C1750" w:rsidRPr="005C1750" w14:paraId="5A54AB98" w14:textId="77777777" w:rsidTr="00D13D2E">
        <w:trPr>
          <w:trHeight w:val="264"/>
        </w:trPr>
        <w:tc>
          <w:tcPr>
            <w:tcW w:w="2943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3CEFC8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b/>
                <w:bCs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b/>
                <w:bCs/>
                <w:color w:val="000000" w:themeColor="text1"/>
                <w:kern w:val="0"/>
                <w:sz w:val="16"/>
                <w:szCs w:val="16"/>
              </w:rPr>
              <w:t>Critical Commercial Assays</w:t>
            </w:r>
          </w:p>
        </w:tc>
        <w:tc>
          <w:tcPr>
            <w:tcW w:w="2302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C7B3E2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3119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4CB1FB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　</w:t>
            </w:r>
          </w:p>
        </w:tc>
      </w:tr>
      <w:tr w:rsidR="005C1750" w:rsidRPr="005C1750" w14:paraId="1D575F2D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47D602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bookmarkStart w:id="1" w:name="_Hlk80535397"/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BCA Protein Assay Kit</w:t>
            </w:r>
            <w:bookmarkEnd w:id="1"/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 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EA0B3A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Beyotime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D9DB0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P0011</w:t>
            </w:r>
          </w:p>
        </w:tc>
      </w:tr>
      <w:tr w:rsidR="005C1750" w:rsidRPr="005C1750" w14:paraId="6B875D6A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EB0D1A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riglyceride Assay Kit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26A6C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EnzyChrom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9921E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ETGA-200</w:t>
            </w:r>
          </w:p>
        </w:tc>
      </w:tr>
      <w:tr w:rsidR="005C1750" w:rsidRPr="005C1750" w14:paraId="6860A4D7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17A784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holesterol Assay KIT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823E1A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EnzyChrom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572C5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ECCH-100</w:t>
            </w:r>
          </w:p>
        </w:tc>
      </w:tr>
      <w:tr w:rsidR="005C1750" w:rsidRPr="005C1750" w14:paraId="46C70889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A0AB90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Free Fatty Acid Quantitation KIT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29CE3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Sigma-Aldrich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A987AF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MAK044</w:t>
            </w:r>
          </w:p>
        </w:tc>
      </w:tr>
      <w:tr w:rsidR="005C1750" w:rsidRPr="005C1750" w14:paraId="68EB217D" w14:textId="77777777" w:rsidTr="00D13D2E">
        <w:trPr>
          <w:trHeight w:val="276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9F3FF1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MTP Activity Assay Kit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4E806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Sigma-Aldrich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262877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MAK110</w:t>
            </w:r>
          </w:p>
        </w:tc>
      </w:tr>
      <w:tr w:rsidR="005C1750" w:rsidRPr="005C1750" w14:paraId="11D23820" w14:textId="77777777" w:rsidTr="00D13D2E">
        <w:trPr>
          <w:trHeight w:val="264"/>
        </w:trPr>
        <w:tc>
          <w:tcPr>
            <w:tcW w:w="2943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70A476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b/>
                <w:bCs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b/>
                <w:bCs/>
                <w:color w:val="000000" w:themeColor="text1"/>
                <w:kern w:val="0"/>
                <w:sz w:val="16"/>
                <w:szCs w:val="16"/>
              </w:rPr>
              <w:t>Others</w:t>
            </w:r>
          </w:p>
        </w:tc>
        <w:tc>
          <w:tcPr>
            <w:tcW w:w="2302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61F37F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3119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C7248E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　</w:t>
            </w:r>
          </w:p>
        </w:tc>
      </w:tr>
      <w:tr w:rsidR="005C1750" w:rsidRPr="005C1750" w14:paraId="4B2F10F8" w14:textId="77777777" w:rsidTr="00D13D2E">
        <w:trPr>
          <w:trHeight w:val="312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BFE39D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OptiPrep</w:t>
            </w: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  <w:vertAlign w:val="superscript"/>
              </w:rPr>
              <w:t>TM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8BDC86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Alere Technologies AS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97B608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as1114542</w:t>
            </w:r>
          </w:p>
        </w:tc>
      </w:tr>
      <w:tr w:rsidR="005C1750" w:rsidRPr="005C1750" w14:paraId="3347A6B3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ADF8B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Protease Inhibitor Cocktail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4ED574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Roche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F8394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04693132001</w:t>
            </w:r>
          </w:p>
        </w:tc>
      </w:tr>
      <w:tr w:rsidR="005C1750" w:rsidRPr="005C1750" w14:paraId="43580418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2E403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rypsin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22FC3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Promega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6F4287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V5111</w:t>
            </w:r>
          </w:p>
        </w:tc>
      </w:tr>
      <w:tr w:rsidR="005C1750" w:rsidRPr="005C1750" w14:paraId="4BFC3E12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1D866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Streptavidin Agarose Resins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78611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hermo Fisher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DEF8D0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20347</w:t>
            </w:r>
          </w:p>
        </w:tc>
      </w:tr>
      <w:tr w:rsidR="005C1750" w:rsidRPr="005C1750" w14:paraId="6E97DDDF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611C8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Protein G beads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4E5F1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Genscript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3648E8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L00209</w:t>
            </w:r>
          </w:p>
        </w:tc>
      </w:tr>
      <w:tr w:rsidR="005C1750" w:rsidRPr="005C1750" w14:paraId="59C4A0DE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79BF0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H&amp;E staining kit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61DA1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Servicebio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FB825A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G1005</w:t>
            </w:r>
          </w:p>
        </w:tc>
      </w:tr>
      <w:tr w:rsidR="005C1750" w:rsidRPr="005C1750" w14:paraId="528CD3FC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5C4D3F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Oil Red O staining solution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C599A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Servicebio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D6627C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G1016</w:t>
            </w:r>
          </w:p>
        </w:tc>
      </w:tr>
      <w:tr w:rsidR="005C1750" w:rsidRPr="005C1750" w14:paraId="525CD262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AD5970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Fixative for TEM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4D174C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Servicebio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390F6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G1102</w:t>
            </w:r>
          </w:p>
        </w:tc>
      </w:tr>
      <w:tr w:rsidR="005C1750" w:rsidRPr="005C1750" w14:paraId="6C71B218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FC91A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bookmarkStart w:id="2" w:name="_Hlk80718495"/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EMbed-812 Kit for EM Embedding</w:t>
            </w:r>
            <w:bookmarkEnd w:id="2"/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2C508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SPI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DDB4E5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90529-77-4</w:t>
            </w:r>
          </w:p>
        </w:tc>
      </w:tr>
      <w:tr w:rsidR="005C1750" w:rsidRPr="005C1750" w14:paraId="0E32BF04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CA3B20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OCT Compound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4B36EE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Sakura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872F69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4583</w:t>
            </w:r>
          </w:p>
        </w:tc>
      </w:tr>
      <w:tr w:rsidR="005C1750" w:rsidRPr="005C1750" w14:paraId="73E4FEEA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D6B732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bookmarkStart w:id="3" w:name="_Hlk90823754"/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BODIPY 493/503</w:t>
            </w:r>
            <w:bookmarkEnd w:id="3"/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EE298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hermo Fisher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78423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D3922</w:t>
            </w:r>
          </w:p>
        </w:tc>
      </w:tr>
      <w:tr w:rsidR="005C1750" w:rsidRPr="005C1750" w14:paraId="58C79378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44CCC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DAPI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D2F644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Servicebio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E6579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G1012</w:t>
            </w:r>
          </w:p>
        </w:tc>
      </w:tr>
      <w:tr w:rsidR="005C1750" w:rsidRPr="005C1750" w14:paraId="5104FA65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14B7D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ollagen I, Rat Tail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6A0600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orning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751720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354236</w:t>
            </w:r>
          </w:p>
        </w:tc>
      </w:tr>
      <w:tr w:rsidR="005C1750" w:rsidRPr="005C1750" w14:paraId="22156C0A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06D161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ollagenase Type IV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B4429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Gibco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92D580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17104-019</w:t>
            </w:r>
          </w:p>
        </w:tc>
      </w:tr>
      <w:tr w:rsidR="005C1750" w:rsidRPr="005C1750" w14:paraId="7E2F9901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DE7BA0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lastRenderedPageBreak/>
              <w:t>Hank’s Balanced Salt Solution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9613F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Gibco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54899A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14170146</w:t>
            </w:r>
          </w:p>
        </w:tc>
      </w:tr>
      <w:tr w:rsidR="005C1750" w:rsidRPr="005C1750" w14:paraId="603FA7A5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0DC72F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DMEM, low glucose, pyruvate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9F0774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Gibco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EDBB84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11885084</w:t>
            </w:r>
          </w:p>
        </w:tc>
      </w:tr>
      <w:tr w:rsidR="005C1750" w:rsidRPr="005C1750" w14:paraId="33FBC8F9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F45FA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DMEM/F-12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C43EA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Gibco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C63569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11320033</w:t>
            </w:r>
          </w:p>
        </w:tc>
      </w:tr>
      <w:tr w:rsidR="005C1750" w:rsidRPr="005C1750" w14:paraId="0A70E46F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59CB67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Fetal bovine serum (FBS)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DD0B2E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Gibco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02B89B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10099-141</w:t>
            </w:r>
          </w:p>
        </w:tc>
      </w:tr>
      <w:tr w:rsidR="005C1750" w:rsidRPr="005C1750" w14:paraId="1291BCCB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F82CCD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Penicillin/streptomycin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DB69F8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Beyotime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D4375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c0222</w:t>
            </w:r>
          </w:p>
        </w:tc>
      </w:tr>
      <w:tr w:rsidR="005C1750" w:rsidRPr="005C1750" w14:paraId="32C89A63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470B0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bookmarkStart w:id="4" w:name="_Hlk80523030"/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1st Strand cDNA Synthesis Kit</w:t>
            </w:r>
            <w:bookmarkEnd w:id="4"/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411F0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bookmarkStart w:id="5" w:name="_Hlk80523130"/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Vazyme</w:t>
            </w:r>
            <w:bookmarkEnd w:id="5"/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1103BA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R312-02</w:t>
            </w:r>
          </w:p>
        </w:tc>
      </w:tr>
      <w:tr w:rsidR="005C1750" w:rsidRPr="005C1750" w14:paraId="50C22273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79B0F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bookmarkStart w:id="6" w:name="_Hlk80523432"/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SYBR qPCR Master Mix</w:t>
            </w:r>
            <w:bookmarkEnd w:id="6"/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647925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Vazyme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887375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Q711-02</w:t>
            </w:r>
          </w:p>
        </w:tc>
      </w:tr>
      <w:tr w:rsidR="005C1750" w:rsidRPr="005C1750" w14:paraId="62AD1198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B0728A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Ultra-One Step Cloning Kit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26ED08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Vazyme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5FF7AB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</w:t>
            </w:r>
            <w:bookmarkStart w:id="7" w:name="_Hlk81201228"/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115-01</w:t>
            </w:r>
            <w:bookmarkEnd w:id="7"/>
          </w:p>
        </w:tc>
      </w:tr>
      <w:tr w:rsidR="005C1750" w:rsidRPr="005C1750" w14:paraId="513E6F5E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8D015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Fast Mutagenesis Kit V2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A383A1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Vazyme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FD94B3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C214-01</w:t>
            </w:r>
          </w:p>
        </w:tc>
      </w:tr>
      <w:tr w:rsidR="005C1750" w:rsidRPr="005C1750" w14:paraId="69E6F28F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4348E8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 w:hint="eastAsia"/>
                <w:color w:val="000000" w:themeColor="text1"/>
                <w:kern w:val="0"/>
                <w:sz w:val="16"/>
                <w:szCs w:val="16"/>
              </w:rPr>
              <w:t>G</w:t>
            </w: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elRed</w:t>
            </w:r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50CB5E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Biotium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969BE1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41003</w:t>
            </w:r>
          </w:p>
        </w:tc>
      </w:tr>
      <w:tr w:rsidR="005C1750" w:rsidRPr="005C1750" w14:paraId="6D771C15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44066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bookmarkStart w:id="8" w:name="_Hlk81167501"/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Lipofectamine 3000</w:t>
            </w:r>
            <w:bookmarkEnd w:id="8"/>
          </w:p>
        </w:tc>
        <w:tc>
          <w:tcPr>
            <w:tcW w:w="2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76AD6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Thermo Fisher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A6F27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L3000008</w:t>
            </w:r>
          </w:p>
        </w:tc>
      </w:tr>
      <w:tr w:rsidR="005C1750" w:rsidRPr="005C1750" w14:paraId="08D324C4" w14:textId="77777777" w:rsidTr="00D13D2E">
        <w:trPr>
          <w:trHeight w:val="276"/>
        </w:trPr>
        <w:tc>
          <w:tcPr>
            <w:tcW w:w="2943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7D4792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b/>
                <w:bCs/>
                <w:color w:val="000000" w:themeColor="text1"/>
                <w:kern w:val="0"/>
                <w:sz w:val="16"/>
                <w:szCs w:val="16"/>
              </w:rPr>
              <w:t>Plasmid</w:t>
            </w:r>
          </w:p>
        </w:tc>
        <w:tc>
          <w:tcPr>
            <w:tcW w:w="2302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2F5BEC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3119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E622D6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 xml:space="preserve">　</w:t>
            </w:r>
          </w:p>
        </w:tc>
      </w:tr>
      <w:tr w:rsidR="005C1750" w:rsidRPr="005C1750" w14:paraId="73BE94B8" w14:textId="77777777" w:rsidTr="00D13D2E">
        <w:trPr>
          <w:trHeight w:val="264"/>
        </w:trPr>
        <w:tc>
          <w:tcPr>
            <w:tcW w:w="294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362F73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b/>
                <w:bCs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hMTTP expression plasmid</w:t>
            </w:r>
          </w:p>
        </w:tc>
        <w:tc>
          <w:tcPr>
            <w:tcW w:w="230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C703C0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Sino Biological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E7C6B3" w14:textId="77777777" w:rsidR="005C1750" w:rsidRPr="005C1750" w:rsidRDefault="005C1750" w:rsidP="00FD2A53">
            <w:pPr>
              <w:widowControl/>
              <w:spacing w:line="360" w:lineRule="auto"/>
              <w:jc w:val="left"/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</w:pPr>
            <w:r w:rsidRPr="005C1750">
              <w:rPr>
                <w:rFonts w:ascii="Arial" w:eastAsia="等线" w:hAnsi="Arial" w:cs="Arial"/>
                <w:color w:val="000000" w:themeColor="text1"/>
                <w:kern w:val="0"/>
                <w:sz w:val="16"/>
                <w:szCs w:val="16"/>
              </w:rPr>
              <w:t>Cat#HG17688-UT</w:t>
            </w:r>
          </w:p>
        </w:tc>
      </w:tr>
    </w:tbl>
    <w:p w14:paraId="715C52EC" w14:textId="77777777" w:rsidR="005C1750" w:rsidRPr="005C1750" w:rsidRDefault="005C1750" w:rsidP="00FD2A53">
      <w:pPr>
        <w:widowControl/>
        <w:spacing w:line="360" w:lineRule="auto"/>
        <w:jc w:val="left"/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</w:pPr>
    </w:p>
    <w:p w14:paraId="5F585E7B" w14:textId="385E41F2" w:rsidR="00520A0D" w:rsidRDefault="00520A0D" w:rsidP="00FD2A53">
      <w:pPr>
        <w:spacing w:line="360" w:lineRule="auto"/>
        <w:rPr>
          <w:rFonts w:ascii="Times New Roman" w:hAnsi="Times New Roman" w:cs="Times New Roman"/>
          <w:sz w:val="22"/>
        </w:rPr>
      </w:pPr>
    </w:p>
    <w:p w14:paraId="1314A8D9" w14:textId="77777777" w:rsidR="00421914" w:rsidRPr="00A279CC" w:rsidRDefault="00421914" w:rsidP="00FD2A53">
      <w:pPr>
        <w:spacing w:line="360" w:lineRule="auto"/>
        <w:rPr>
          <w:rFonts w:ascii="Times New Roman" w:hAnsi="Times New Roman" w:cs="Times New Roman"/>
          <w:sz w:val="22"/>
        </w:rPr>
      </w:pPr>
    </w:p>
    <w:p w14:paraId="5E8E248F" w14:textId="77777777" w:rsidR="0083385A" w:rsidRPr="0083385A" w:rsidRDefault="00520A0D" w:rsidP="0083385A">
      <w:pPr>
        <w:pStyle w:val="EndNoteBibliography"/>
        <w:ind w:left="720" w:hanging="720"/>
      </w:pPr>
      <w:r w:rsidRPr="00A279CC">
        <w:rPr>
          <w:rFonts w:ascii="Times New Roman" w:hAnsi="Times New Roman" w:cs="Times New Roman"/>
          <w:sz w:val="22"/>
        </w:rPr>
        <w:fldChar w:fldCharType="begin"/>
      </w:r>
      <w:r w:rsidRPr="00A279CC">
        <w:rPr>
          <w:rFonts w:ascii="Times New Roman" w:hAnsi="Times New Roman" w:cs="Times New Roman"/>
          <w:sz w:val="22"/>
        </w:rPr>
        <w:instrText xml:space="preserve"> ADDIN EN.REFLIST </w:instrText>
      </w:r>
      <w:r w:rsidRPr="00A279CC">
        <w:rPr>
          <w:rFonts w:ascii="Times New Roman" w:hAnsi="Times New Roman" w:cs="Times New Roman"/>
          <w:sz w:val="22"/>
        </w:rPr>
        <w:fldChar w:fldCharType="separate"/>
      </w:r>
      <w:r w:rsidR="0083385A" w:rsidRPr="0083385A">
        <w:t>1.</w:t>
      </w:r>
      <w:r w:rsidR="0083385A" w:rsidRPr="0083385A">
        <w:tab/>
        <w:t xml:space="preserve">Wang, L. et al. Platelet-derived ERp57 mediates platelet incorporation into a growing thrombus by regulation of the alphaIIbbeta3 integrin. </w:t>
      </w:r>
      <w:r w:rsidR="0083385A" w:rsidRPr="0083385A">
        <w:rPr>
          <w:i/>
        </w:rPr>
        <w:t>Blood</w:t>
      </w:r>
      <w:r w:rsidR="0083385A" w:rsidRPr="0083385A">
        <w:t xml:space="preserve"> </w:t>
      </w:r>
      <w:r w:rsidR="0083385A" w:rsidRPr="0083385A">
        <w:rPr>
          <w:b/>
        </w:rPr>
        <w:t>122</w:t>
      </w:r>
      <w:r w:rsidR="0083385A" w:rsidRPr="0083385A">
        <w:t>, 3642-3650 (2013).</w:t>
      </w:r>
    </w:p>
    <w:p w14:paraId="5923F4A6" w14:textId="2855F9A2" w:rsidR="004561EF" w:rsidRPr="00A279CC" w:rsidRDefault="00520A0D" w:rsidP="00FD2A53">
      <w:pPr>
        <w:spacing w:line="360" w:lineRule="auto"/>
        <w:rPr>
          <w:rFonts w:ascii="Times New Roman" w:hAnsi="Times New Roman" w:cs="Times New Roman"/>
          <w:sz w:val="22"/>
        </w:rPr>
      </w:pPr>
      <w:r w:rsidRPr="00A279CC">
        <w:rPr>
          <w:rFonts w:ascii="Times New Roman" w:hAnsi="Times New Roman" w:cs="Times New Roman"/>
          <w:sz w:val="22"/>
        </w:rPr>
        <w:fldChar w:fldCharType="end"/>
      </w:r>
    </w:p>
    <w:sectPr w:rsidR="004561EF" w:rsidRPr="00A279CC" w:rsidSect="00607F43"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1C30B45"/>
    <w:multiLevelType w:val="hybridMultilevel"/>
    <w:tmpl w:val="F20C45A4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num w:numId="1" w16cid:durableId="159548081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Biotechnolog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dsx2a5wieazr8erwto5dz9tfzadxwpzvtda&quot;&gt;My EndNote Library-- Alb-PDI lipid metabolism&lt;record-ids&gt;&lt;item&gt;61&lt;/item&gt;&lt;/record-ids&gt;&lt;/item&gt;&lt;/Libraries&gt;"/>
  </w:docVars>
  <w:rsids>
    <w:rsidRoot w:val="00225E23"/>
    <w:rsid w:val="000175F9"/>
    <w:rsid w:val="00020076"/>
    <w:rsid w:val="00021588"/>
    <w:rsid w:val="000605C3"/>
    <w:rsid w:val="001A739B"/>
    <w:rsid w:val="002104B1"/>
    <w:rsid w:val="00225E23"/>
    <w:rsid w:val="002335E0"/>
    <w:rsid w:val="0028083B"/>
    <w:rsid w:val="002E7A21"/>
    <w:rsid w:val="003108D4"/>
    <w:rsid w:val="00340507"/>
    <w:rsid w:val="003666C0"/>
    <w:rsid w:val="003B11B1"/>
    <w:rsid w:val="00421914"/>
    <w:rsid w:val="004561EF"/>
    <w:rsid w:val="004866B0"/>
    <w:rsid w:val="00495BD1"/>
    <w:rsid w:val="004B3355"/>
    <w:rsid w:val="00520A0D"/>
    <w:rsid w:val="00537163"/>
    <w:rsid w:val="00583885"/>
    <w:rsid w:val="005A6ED0"/>
    <w:rsid w:val="005C1750"/>
    <w:rsid w:val="00607F43"/>
    <w:rsid w:val="00674159"/>
    <w:rsid w:val="00674868"/>
    <w:rsid w:val="006C6B69"/>
    <w:rsid w:val="00750F9D"/>
    <w:rsid w:val="00765543"/>
    <w:rsid w:val="008007F9"/>
    <w:rsid w:val="008330EA"/>
    <w:rsid w:val="0083385A"/>
    <w:rsid w:val="00A17510"/>
    <w:rsid w:val="00A279CC"/>
    <w:rsid w:val="00A61683"/>
    <w:rsid w:val="00A619FC"/>
    <w:rsid w:val="00AD2DF8"/>
    <w:rsid w:val="00B05F52"/>
    <w:rsid w:val="00B623C0"/>
    <w:rsid w:val="00CC21FD"/>
    <w:rsid w:val="00D17011"/>
    <w:rsid w:val="00D46B91"/>
    <w:rsid w:val="00D5571C"/>
    <w:rsid w:val="00E421C0"/>
    <w:rsid w:val="00E90F37"/>
    <w:rsid w:val="00ED1EE5"/>
    <w:rsid w:val="00EE0C2C"/>
    <w:rsid w:val="00EE5C2A"/>
    <w:rsid w:val="00EF4BE6"/>
    <w:rsid w:val="00F42089"/>
    <w:rsid w:val="00FD2A53"/>
    <w:rsid w:val="00FE02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C4D0B49"/>
  <w15:chartTrackingRefBased/>
  <w15:docId w15:val="{082B5DA2-2620-434B-8871-EDBEE6B85A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4561EF"/>
    <w:pPr>
      <w:widowControl/>
      <w:ind w:firstLineChars="200" w:firstLine="420"/>
      <w:jc w:val="left"/>
    </w:pPr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paragraph" w:customStyle="1" w:styleId="EndNoteBibliographyTitle">
    <w:name w:val="EndNote Bibliography Title"/>
    <w:basedOn w:val="a"/>
    <w:link w:val="EndNoteBibliographyTitle0"/>
    <w:rsid w:val="00520A0D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20A0D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520A0D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20A0D"/>
    <w:rPr>
      <w:rFonts w:ascii="等线" w:eastAsia="等线" w:hAnsi="等线"/>
      <w:noProof/>
      <w:sz w:val="20"/>
    </w:rPr>
  </w:style>
  <w:style w:type="character" w:styleId="a4">
    <w:name w:val="line number"/>
    <w:basedOn w:val="a0"/>
    <w:uiPriority w:val="99"/>
    <w:semiHidden/>
    <w:unhideWhenUsed/>
    <w:rsid w:val="00A1751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hyperlink" Target="https://www.cellsignal.com/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hyperlink" Target="https://www.cellsignal.com/" TargetMode="External"/><Relationship Id="rId5" Type="http://schemas.openxmlformats.org/officeDocument/2006/relationships/webSettings" Target="webSettings.xml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317F5A1-2C07-49EF-8FEC-340363D5FC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85</TotalTime>
  <Pages>16</Pages>
  <Words>1867</Words>
  <Characters>10648</Characters>
  <Application>Microsoft Office Word</Application>
  <DocSecurity>0</DocSecurity>
  <Lines>88</Lines>
  <Paragraphs>24</Paragraphs>
  <ScaleCrop>false</ScaleCrop>
  <Company/>
  <LinksUpToDate>false</LinksUpToDate>
  <CharactersWithSpaces>124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ngwu Chen</dc:creator>
  <cp:keywords/>
  <dc:description/>
  <cp:lastModifiedBy>Chen Fengwu</cp:lastModifiedBy>
  <cp:revision>28</cp:revision>
  <dcterms:created xsi:type="dcterms:W3CDTF">2022-06-24T13:59:00Z</dcterms:created>
  <dcterms:modified xsi:type="dcterms:W3CDTF">2024-01-25T20:08:00Z</dcterms:modified>
</cp:coreProperties>
</file>